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469E52" w14:textId="76016950" w:rsidR="00864B3C" w:rsidRDefault="00BD689A" w:rsidP="00864B3C">
      <w:pPr>
        <w:spacing w:after="1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255A9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Vyhodnocení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časových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řad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Sentinel-1 &amp; 2 pro </w:t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predikci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fenologických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fází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pšenice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a </w:t>
      </w:r>
      <w:proofErr w:type="spellStart"/>
      <w:r w:rsidR="00864B3C" w:rsidRPr="00864B3C">
        <w:rPr>
          <w:rFonts w:ascii="Times New Roman" w:hAnsi="Times New Roman" w:cs="Times New Roman"/>
          <w:b/>
          <w:sz w:val="24"/>
          <w:szCs w:val="24"/>
        </w:rPr>
        <w:t>řepky</w:t>
      </w:r>
      <w:proofErr w:type="spellEnd"/>
      <w:r w:rsidR="00864B3C" w:rsidRPr="00864B3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19C0B22" w14:textId="1C013956" w:rsidR="00864B3C" w:rsidRDefault="003B380F" w:rsidP="00864B3C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122713183"/>
      <w:r w:rsidRPr="009255A9">
        <w:rPr>
          <w:rFonts w:ascii="Times New Roman" w:hAnsi="Times New Roman" w:cs="Times New Roman"/>
          <w:b/>
          <w:sz w:val="24"/>
          <w:szCs w:val="24"/>
        </w:rPr>
        <w:t xml:space="preserve">Evaluation of Sentinel-1 &amp; 2 time </w:t>
      </w: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series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 xml:space="preserve"> for </w:t>
      </w: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predicting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wheat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 xml:space="preserve"> and </w:t>
      </w: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rapeseed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phenological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 xml:space="preserve"> stages</w:t>
      </w:r>
    </w:p>
    <w:bookmarkEnd w:id="0"/>
    <w:p w14:paraId="2725D69B" w14:textId="6C20A9DC" w:rsidR="00864B3C" w:rsidRPr="007B1848" w:rsidRDefault="00842C6F" w:rsidP="007B1848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9255A9">
        <w:rPr>
          <w:rFonts w:ascii="Times New Roman" w:hAnsi="Times New Roman" w:cs="Times New Roman"/>
          <w:sz w:val="24"/>
          <w:szCs w:val="24"/>
        </w:rPr>
        <w:t>Merciera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, </w:t>
      </w:r>
      <w:r w:rsidR="00CC6AF0">
        <w:rPr>
          <w:rFonts w:ascii="Times New Roman" w:hAnsi="Times New Roman" w:cs="Times New Roman"/>
          <w:sz w:val="24"/>
          <w:szCs w:val="24"/>
        </w:rPr>
        <w:t xml:space="preserve">A,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Betbeder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, </w:t>
      </w:r>
      <w:r w:rsidR="00CC6AF0">
        <w:rPr>
          <w:rFonts w:ascii="Times New Roman" w:hAnsi="Times New Roman" w:cs="Times New Roman"/>
          <w:sz w:val="24"/>
          <w:szCs w:val="24"/>
        </w:rPr>
        <w:t xml:space="preserve">J,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Baudryd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, </w:t>
      </w:r>
      <w:r w:rsidR="00CC6AF0">
        <w:rPr>
          <w:rFonts w:ascii="Times New Roman" w:hAnsi="Times New Roman" w:cs="Times New Roman"/>
          <w:sz w:val="24"/>
          <w:szCs w:val="24"/>
        </w:rPr>
        <w:t xml:space="preserve">J, </w:t>
      </w:r>
      <w:r w:rsidRPr="009255A9">
        <w:rPr>
          <w:rFonts w:ascii="Times New Roman" w:hAnsi="Times New Roman" w:cs="Times New Roman"/>
          <w:sz w:val="24"/>
          <w:szCs w:val="24"/>
        </w:rPr>
        <w:t>Le Roux</w:t>
      </w:r>
      <w:r w:rsidR="00BD689A" w:rsidRPr="009255A9">
        <w:rPr>
          <w:rFonts w:ascii="Times New Roman" w:hAnsi="Times New Roman" w:cs="Times New Roman"/>
          <w:sz w:val="24"/>
          <w:szCs w:val="24"/>
        </w:rPr>
        <w:t xml:space="preserve">, </w:t>
      </w:r>
      <w:r w:rsidR="00CC6AF0">
        <w:rPr>
          <w:rFonts w:ascii="Times New Roman" w:hAnsi="Times New Roman" w:cs="Times New Roman"/>
          <w:sz w:val="24"/>
          <w:szCs w:val="24"/>
        </w:rPr>
        <w:t xml:space="preserve">V, </w:t>
      </w:r>
      <w:proofErr w:type="spellStart"/>
      <w:r w:rsidR="00BD689A" w:rsidRPr="009255A9">
        <w:rPr>
          <w:rFonts w:ascii="Times New Roman" w:hAnsi="Times New Roman" w:cs="Times New Roman"/>
          <w:sz w:val="24"/>
          <w:szCs w:val="24"/>
        </w:rPr>
        <w:t>Spichere</w:t>
      </w:r>
      <w:proofErr w:type="spellEnd"/>
      <w:r w:rsidR="00BD689A" w:rsidRPr="009255A9">
        <w:rPr>
          <w:rFonts w:ascii="Times New Roman" w:hAnsi="Times New Roman" w:cs="Times New Roman"/>
          <w:sz w:val="24"/>
          <w:szCs w:val="24"/>
        </w:rPr>
        <w:t xml:space="preserve">, </w:t>
      </w:r>
      <w:r w:rsidR="00CC6AF0">
        <w:rPr>
          <w:rFonts w:ascii="Times New Roman" w:hAnsi="Times New Roman" w:cs="Times New Roman"/>
          <w:sz w:val="24"/>
          <w:szCs w:val="24"/>
        </w:rPr>
        <w:t xml:space="preserve">F, </w:t>
      </w:r>
      <w:proofErr w:type="spellStart"/>
      <w:r w:rsidR="00BD689A" w:rsidRPr="009255A9">
        <w:rPr>
          <w:rFonts w:ascii="Times New Roman" w:hAnsi="Times New Roman" w:cs="Times New Roman"/>
          <w:sz w:val="24"/>
          <w:szCs w:val="24"/>
        </w:rPr>
        <w:t>Lacouxe</w:t>
      </w:r>
      <w:proofErr w:type="spellEnd"/>
      <w:r w:rsidR="00BD689A" w:rsidRPr="009255A9">
        <w:rPr>
          <w:rFonts w:ascii="Times New Roman" w:hAnsi="Times New Roman" w:cs="Times New Roman"/>
          <w:sz w:val="24"/>
          <w:szCs w:val="24"/>
        </w:rPr>
        <w:t xml:space="preserve">, </w:t>
      </w:r>
      <w:r w:rsidR="00CC6AF0">
        <w:rPr>
          <w:rFonts w:ascii="Times New Roman" w:hAnsi="Times New Roman" w:cs="Times New Roman"/>
          <w:sz w:val="24"/>
          <w:szCs w:val="24"/>
        </w:rPr>
        <w:t xml:space="preserve">J, </w:t>
      </w:r>
      <w:proofErr w:type="spellStart"/>
      <w:r w:rsidR="00BD689A" w:rsidRPr="009255A9">
        <w:rPr>
          <w:rFonts w:ascii="Times New Roman" w:hAnsi="Times New Roman" w:cs="Times New Roman"/>
          <w:sz w:val="24"/>
          <w:szCs w:val="24"/>
        </w:rPr>
        <w:t>Rogere</w:t>
      </w:r>
      <w:proofErr w:type="spellEnd"/>
      <w:r w:rsidR="00CC6AF0">
        <w:rPr>
          <w:rFonts w:ascii="Times New Roman" w:hAnsi="Times New Roman" w:cs="Times New Roman"/>
          <w:sz w:val="24"/>
          <w:szCs w:val="24"/>
        </w:rPr>
        <w:t>, D,</w:t>
      </w:r>
      <w:r w:rsidR="00BD689A" w:rsidRPr="009255A9">
        <w:rPr>
          <w:rFonts w:ascii="Times New Roman" w:hAnsi="Times New Roman" w:cs="Times New Roman"/>
          <w:sz w:val="24"/>
          <w:szCs w:val="24"/>
        </w:rPr>
        <w:t xml:space="preserve"> Hubert-</w:t>
      </w:r>
      <w:proofErr w:type="spellStart"/>
      <w:r w:rsidR="00BD689A" w:rsidRPr="009255A9">
        <w:rPr>
          <w:rFonts w:ascii="Times New Roman" w:hAnsi="Times New Roman" w:cs="Times New Roman"/>
          <w:sz w:val="24"/>
          <w:szCs w:val="24"/>
        </w:rPr>
        <w:t>Moy</w:t>
      </w:r>
      <w:proofErr w:type="spellEnd"/>
      <w:r w:rsidR="00CC6AF0">
        <w:rPr>
          <w:rFonts w:ascii="Times New Roman" w:hAnsi="Times New Roman" w:cs="Times New Roman"/>
          <w:sz w:val="24"/>
          <w:szCs w:val="24"/>
        </w:rPr>
        <w:t>, L.</w:t>
      </w:r>
      <w:r w:rsidRPr="009255A9">
        <w:rPr>
          <w:rFonts w:ascii="Times New Roman" w:hAnsi="Times New Roman" w:cs="Times New Roman"/>
          <w:sz w:val="24"/>
          <w:szCs w:val="24"/>
        </w:rPr>
        <w:t xml:space="preserve"> 2020</w:t>
      </w:r>
      <w:r w:rsidR="007B1848">
        <w:rPr>
          <w:rFonts w:ascii="Times New Roman" w:hAnsi="Times New Roman" w:cs="Times New Roman"/>
          <w:sz w:val="24"/>
          <w:szCs w:val="24"/>
        </w:rPr>
        <w:t xml:space="preserve">. </w:t>
      </w:r>
      <w:r w:rsidR="007B1848" w:rsidRPr="007B1848">
        <w:rPr>
          <w:rFonts w:ascii="Times New Roman" w:hAnsi="Times New Roman" w:cs="Times New Roman"/>
          <w:sz w:val="24"/>
          <w:szCs w:val="24"/>
        </w:rPr>
        <w:t xml:space="preserve">Evaluation of Sentinel-1 &amp; 2 time </w:t>
      </w:r>
      <w:proofErr w:type="spellStart"/>
      <w:r w:rsidR="007B1848" w:rsidRPr="007B1848">
        <w:rPr>
          <w:rFonts w:ascii="Times New Roman" w:hAnsi="Times New Roman" w:cs="Times New Roman"/>
          <w:sz w:val="24"/>
          <w:szCs w:val="24"/>
        </w:rPr>
        <w:t>series</w:t>
      </w:r>
      <w:proofErr w:type="spellEnd"/>
      <w:r w:rsidR="007B1848" w:rsidRPr="007B1848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7B1848" w:rsidRPr="007B1848">
        <w:rPr>
          <w:rFonts w:ascii="Times New Roman" w:hAnsi="Times New Roman" w:cs="Times New Roman"/>
          <w:sz w:val="24"/>
          <w:szCs w:val="24"/>
        </w:rPr>
        <w:t>predicting</w:t>
      </w:r>
      <w:proofErr w:type="spellEnd"/>
      <w:r w:rsidR="007B1848" w:rsidRPr="007B18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1848" w:rsidRPr="007B1848">
        <w:rPr>
          <w:rFonts w:ascii="Times New Roman" w:hAnsi="Times New Roman" w:cs="Times New Roman"/>
          <w:sz w:val="24"/>
          <w:szCs w:val="24"/>
        </w:rPr>
        <w:t>wheat</w:t>
      </w:r>
      <w:proofErr w:type="spellEnd"/>
      <w:r w:rsidR="007B1848" w:rsidRPr="007B184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7B1848" w:rsidRPr="007B1848">
        <w:rPr>
          <w:rFonts w:ascii="Times New Roman" w:hAnsi="Times New Roman" w:cs="Times New Roman"/>
          <w:sz w:val="24"/>
          <w:szCs w:val="24"/>
        </w:rPr>
        <w:t>rapeseed</w:t>
      </w:r>
      <w:proofErr w:type="spellEnd"/>
      <w:r w:rsidR="007B1848" w:rsidRPr="007B18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1848" w:rsidRPr="007B1848">
        <w:rPr>
          <w:rFonts w:ascii="Times New Roman" w:hAnsi="Times New Roman" w:cs="Times New Roman"/>
          <w:sz w:val="24"/>
          <w:szCs w:val="24"/>
        </w:rPr>
        <w:t>phenological</w:t>
      </w:r>
      <w:proofErr w:type="spellEnd"/>
      <w:r w:rsidR="007B1848" w:rsidRPr="007B1848">
        <w:rPr>
          <w:rFonts w:ascii="Times New Roman" w:hAnsi="Times New Roman" w:cs="Times New Roman"/>
          <w:sz w:val="24"/>
          <w:szCs w:val="24"/>
        </w:rPr>
        <w:t xml:space="preserve"> stages</w:t>
      </w:r>
      <w:r w:rsidR="007B1848">
        <w:rPr>
          <w:rFonts w:ascii="Times New Roman" w:hAnsi="Times New Roman" w:cs="Times New Roman"/>
          <w:sz w:val="24"/>
          <w:szCs w:val="24"/>
        </w:rPr>
        <w:t xml:space="preserve">. </w:t>
      </w:r>
      <w:r w:rsidR="00556E8C" w:rsidRPr="00556E8C">
        <w:rPr>
          <w:rFonts w:ascii="Times New Roman" w:hAnsi="Times New Roman" w:cs="Times New Roman"/>
          <w:sz w:val="24"/>
          <w:szCs w:val="24"/>
        </w:rPr>
        <w:t xml:space="preserve">ISPRS Journal of </w:t>
      </w:r>
      <w:proofErr w:type="spellStart"/>
      <w:r w:rsidR="00556E8C" w:rsidRPr="00556E8C">
        <w:rPr>
          <w:rFonts w:ascii="Times New Roman" w:hAnsi="Times New Roman" w:cs="Times New Roman"/>
          <w:sz w:val="24"/>
          <w:szCs w:val="24"/>
        </w:rPr>
        <w:t>Photogrammetry</w:t>
      </w:r>
      <w:proofErr w:type="spellEnd"/>
      <w:r w:rsidR="00556E8C" w:rsidRPr="00556E8C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556E8C" w:rsidRPr="00556E8C">
        <w:rPr>
          <w:rFonts w:ascii="Times New Roman" w:hAnsi="Times New Roman" w:cs="Times New Roman"/>
          <w:sz w:val="24"/>
          <w:szCs w:val="24"/>
        </w:rPr>
        <w:t>Remote</w:t>
      </w:r>
      <w:proofErr w:type="spellEnd"/>
      <w:r w:rsidR="00556E8C" w:rsidRPr="00556E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E8C" w:rsidRPr="00556E8C">
        <w:rPr>
          <w:rFonts w:ascii="Times New Roman" w:hAnsi="Times New Roman" w:cs="Times New Roman"/>
          <w:sz w:val="24"/>
          <w:szCs w:val="24"/>
        </w:rPr>
        <w:t>Sensing</w:t>
      </w:r>
      <w:proofErr w:type="spellEnd"/>
      <w:r w:rsidR="00556E8C" w:rsidRPr="00556E8C">
        <w:rPr>
          <w:rFonts w:ascii="Times New Roman" w:hAnsi="Times New Roman" w:cs="Times New Roman"/>
          <w:sz w:val="24"/>
          <w:szCs w:val="24"/>
        </w:rPr>
        <w:t xml:space="preserve"> 163</w:t>
      </w:r>
      <w:r w:rsidR="00556E8C">
        <w:rPr>
          <w:rFonts w:ascii="Times New Roman" w:hAnsi="Times New Roman" w:cs="Times New Roman"/>
          <w:sz w:val="24"/>
          <w:szCs w:val="24"/>
        </w:rPr>
        <w:t xml:space="preserve">, </w:t>
      </w:r>
      <w:r w:rsidR="00556E8C" w:rsidRPr="00556E8C">
        <w:rPr>
          <w:rFonts w:ascii="Times New Roman" w:hAnsi="Times New Roman" w:cs="Times New Roman"/>
          <w:sz w:val="24"/>
          <w:szCs w:val="24"/>
        </w:rPr>
        <w:t>231-256</w:t>
      </w:r>
      <w:r w:rsidR="00556E8C">
        <w:rPr>
          <w:rFonts w:ascii="Times New Roman" w:hAnsi="Times New Roman" w:cs="Times New Roman"/>
          <w:sz w:val="24"/>
          <w:szCs w:val="24"/>
        </w:rPr>
        <w:t>.</w:t>
      </w:r>
    </w:p>
    <w:p w14:paraId="22A5E95B" w14:textId="1761ECFC" w:rsidR="00864B3C" w:rsidRDefault="00D95EB9" w:rsidP="00864B3C">
      <w:pPr>
        <w:spacing w:after="12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Klíčová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slova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>:</w:t>
      </w:r>
      <w:r w:rsidR="00842C6F" w:rsidRPr="009255A9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Dálkové</w:t>
      </w:r>
      <w:proofErr w:type="spellEnd"/>
      <w:r w:rsidR="00F13A3F" w:rsidRPr="00F13A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snímání</w:t>
      </w:r>
      <w:proofErr w:type="spellEnd"/>
      <w:r w:rsidR="00F13A3F" w:rsidRPr="00F13A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vícečasová</w:t>
      </w:r>
      <w:proofErr w:type="spellEnd"/>
      <w:r w:rsidR="00F13A3F" w:rsidRPr="00F13A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optická</w:t>
      </w:r>
      <w:proofErr w:type="spellEnd"/>
      <w:r w:rsidR="00F13A3F" w:rsidRPr="00F13A3F">
        <w:rPr>
          <w:rFonts w:ascii="Times New Roman" w:hAnsi="Times New Roman" w:cs="Times New Roman"/>
          <w:sz w:val="24"/>
          <w:szCs w:val="24"/>
        </w:rPr>
        <w:t xml:space="preserve"> </w:t>
      </w:r>
      <w:r w:rsidR="00F13A3F">
        <w:rPr>
          <w:rFonts w:ascii="Times New Roman" w:hAnsi="Times New Roman" w:cs="Times New Roman"/>
          <w:sz w:val="24"/>
          <w:szCs w:val="24"/>
        </w:rPr>
        <w:t>a</w:t>
      </w:r>
      <w:r w:rsidR="00F13A3F" w:rsidRPr="00F13A3F">
        <w:rPr>
          <w:rFonts w:ascii="Times New Roman" w:hAnsi="Times New Roman" w:cs="Times New Roman"/>
          <w:sz w:val="24"/>
          <w:szCs w:val="24"/>
        </w:rPr>
        <w:t xml:space="preserve"> SAR</w:t>
      </w:r>
      <w:r w:rsidR="00F13A3F">
        <w:rPr>
          <w:rFonts w:ascii="Times New Roman" w:hAnsi="Times New Roman" w:cs="Times New Roman"/>
          <w:sz w:val="24"/>
          <w:szCs w:val="24"/>
        </w:rPr>
        <w:t xml:space="preserve"> data</w:t>
      </w:r>
      <w:r w:rsidR="00F13A3F" w:rsidRPr="00F13A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="00F13A3F" w:rsidRPr="00F13A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řepka</w:t>
      </w:r>
      <w:proofErr w:type="spellEnd"/>
      <w:r w:rsidR="00F13A3F" w:rsidRPr="00F13A3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fenologie</w:t>
      </w:r>
      <w:proofErr w:type="spellEnd"/>
      <w:r w:rsidR="00F13A3F" w:rsidRPr="00F13A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13A3F" w:rsidRPr="00F13A3F">
        <w:rPr>
          <w:rFonts w:ascii="Times New Roman" w:hAnsi="Times New Roman" w:cs="Times New Roman"/>
          <w:sz w:val="24"/>
          <w:szCs w:val="24"/>
        </w:rPr>
        <w:t>plodin</w:t>
      </w:r>
      <w:proofErr w:type="spellEnd"/>
    </w:p>
    <w:p w14:paraId="0796C7F9" w14:textId="629F8013" w:rsidR="00904ED3" w:rsidRPr="00F13A3F" w:rsidRDefault="002B5E94" w:rsidP="00904ED3">
      <w:pPr>
        <w:spacing w:after="12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255A9">
        <w:rPr>
          <w:rFonts w:ascii="Times New Roman" w:hAnsi="Times New Roman" w:cs="Times New Roman"/>
          <w:b/>
          <w:sz w:val="24"/>
          <w:szCs w:val="24"/>
        </w:rPr>
        <w:t>Dostupný</w:t>
      </w:r>
      <w:proofErr w:type="spellEnd"/>
      <w:r w:rsidRPr="009255A9">
        <w:rPr>
          <w:rFonts w:ascii="Times New Roman" w:hAnsi="Times New Roman" w:cs="Times New Roman"/>
          <w:b/>
          <w:sz w:val="24"/>
          <w:szCs w:val="24"/>
        </w:rPr>
        <w:t xml:space="preserve"> z: </w:t>
      </w:r>
      <w:r w:rsidR="003B380F" w:rsidRPr="00864B3C">
        <w:rPr>
          <w:rFonts w:ascii="Times New Roman" w:hAnsi="Times New Roman" w:cs="Times New Roman"/>
          <w:sz w:val="24"/>
          <w:szCs w:val="24"/>
        </w:rPr>
        <w:t>https://www.researchgate.net/publication/340182750_Evaluation_of_Sentinel-1_2_time_series_for_predicting_wheat_and_rapeseed_phenological_stages</w:t>
      </w:r>
    </w:p>
    <w:p w14:paraId="34112B28" w14:textId="7940943C" w:rsidR="00904ED3" w:rsidRPr="00904ED3" w:rsidRDefault="00904ED3" w:rsidP="00904ED3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měn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limat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nes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vlivňuj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šech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ekosystém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rom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oh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větov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populac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l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st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(9,7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iliard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id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r w:rsidR="0011130B">
        <w:rPr>
          <w:rFonts w:ascii="Times New Roman" w:hAnsi="Times New Roman" w:cs="Times New Roman"/>
          <w:sz w:val="24"/>
          <w:szCs w:val="24"/>
        </w:rPr>
        <w:t xml:space="preserve">s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dhaduj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2050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dl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OSN). T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hrožuj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vnováh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elosvětov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oduk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trav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epš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onitorov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dl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epší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dhadů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ýnos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epš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evenc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moc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amoře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myze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epším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říze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plika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nojiv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chran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odn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droj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>.</w:t>
      </w:r>
    </w:p>
    <w:p w14:paraId="11B17E6B" w14:textId="3BD3DB93" w:rsidR="00904ED3" w:rsidRPr="00904ED3" w:rsidRDefault="00904ED3" w:rsidP="00904ED3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řesnějšíh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emědělstv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z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osáhnou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dentifikac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edikc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ěkter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kutečn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itlivějš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škůd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horob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dentifika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ředvíd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d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yt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áz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astan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>,</w:t>
      </w:r>
      <w:r w:rsidR="0089576E">
        <w:rPr>
          <w:rFonts w:ascii="Times New Roman" w:hAnsi="Times New Roman" w:cs="Times New Roman"/>
          <w:sz w:val="24"/>
          <w:szCs w:val="24"/>
        </w:rPr>
        <w:t xml:space="preserve"> se</w:t>
      </w:r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ůž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ředejí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oblémů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níži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užív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esticid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udie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fáz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řijetí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právn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atře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právný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as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j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ed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ož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malizova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á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avlažov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plika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nojiv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j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ak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ední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z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jcitlivějš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iolog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ndikátor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mě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limat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su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ast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eteková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louh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ředtí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ž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jev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vrat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eak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ekosystém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>.</w:t>
      </w:r>
    </w:p>
    <w:p w14:paraId="614B7D06" w14:textId="26A29E86" w:rsidR="00904ED3" w:rsidRPr="00904ED3" w:rsidRDefault="00904ED3" w:rsidP="00904ED3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edn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z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lavn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ktuáln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ýzev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j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dentifikova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lav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ekundár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řepk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v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z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jdůležitějš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vět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z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ledisk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klizňov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ch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lav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efinován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ak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louhotrvajíc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ývojov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áz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stl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atímc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ekundár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áz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i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rátk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ývojov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rok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íle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lánk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yl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soudi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odnot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larimetr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ukazatel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urči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če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elevantn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nak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entinel-1 &amp; Sentinel-2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ter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třeb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zliše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imárn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ekundárn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áz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řepk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lej</w:t>
      </w:r>
      <w:r w:rsidR="005C1E5A">
        <w:rPr>
          <w:rFonts w:ascii="Times New Roman" w:hAnsi="Times New Roman" w:cs="Times New Roman"/>
          <w:sz w:val="24"/>
          <w:szCs w:val="24"/>
        </w:rPr>
        <w:t>k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>.</w:t>
      </w:r>
    </w:p>
    <w:p w14:paraId="61393B84" w14:textId="32BAB37D" w:rsidR="00904ED3" w:rsidRPr="00904ED3" w:rsidRDefault="00904ED3" w:rsidP="00904ED3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asov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řad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nímk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hromážděn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enzor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ružic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entinel-1 a Sentinel-2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oln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řístup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umožňuj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avidel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ledov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ažd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ž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12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)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emnozrnné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ěřítk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Z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ckéh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álkovéh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ůzkum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em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atemat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vnic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plikovan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ůzn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pektrál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ásm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braz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pixel j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ož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ytvoři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getač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ndex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yt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pektrál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ndex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lm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užiteč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usnadně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edik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arametr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ak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j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ýnos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iomas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yl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aleze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ignifikant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ztah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ez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eaf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rea Index (LAI)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oncentrac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hlorofyl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iste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bsahe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hlorofyl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oruná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rom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asov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řad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-2 pr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ramborov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izozemsk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pr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ukuřic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esnek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oves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ibul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rambor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lunečnic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ojtěšk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inn</w:t>
      </w:r>
      <w:r w:rsidR="006D4051">
        <w:rPr>
          <w:rFonts w:ascii="Times New Roman" w:hAnsi="Times New Roman" w:cs="Times New Roman"/>
          <w:sz w:val="24"/>
          <w:szCs w:val="24"/>
        </w:rPr>
        <w:t>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év</w:t>
      </w:r>
      <w:r w:rsidR="006D4051"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Španělsk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táli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yl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jištěn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ž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-2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ormalized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ifferen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getatio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Index (NDVI) j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lm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itlivý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á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zim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etní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iž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ranci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I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dyž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yt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chopnost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řizov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ouvisl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asov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řad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nímk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</w:t>
      </w:r>
      <w:r w:rsidR="005C1E5A">
        <w:rPr>
          <w:rFonts w:ascii="Times New Roman" w:hAnsi="Times New Roman" w:cs="Times New Roman"/>
          <w:sz w:val="24"/>
          <w:szCs w:val="24"/>
        </w:rPr>
        <w:t>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ároč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otož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ck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kvizi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ávisl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dmínká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ez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raků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ignál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bsahuj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uz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informa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rch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rstv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egetac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>.</w:t>
      </w:r>
    </w:p>
    <w:p w14:paraId="6BAD10F1" w14:textId="77777777" w:rsidR="00904ED3" w:rsidRPr="00904ED3" w:rsidRDefault="00904ED3" w:rsidP="00904ED3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04ED3">
        <w:rPr>
          <w:rFonts w:ascii="Times New Roman" w:hAnsi="Times New Roman" w:cs="Times New Roman"/>
          <w:sz w:val="24"/>
          <w:szCs w:val="24"/>
        </w:rPr>
        <w:lastRenderedPageBreak/>
        <w:t>Vzhlede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om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ž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ikrovl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js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vlivněn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tmosférickým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b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větelným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kolnostm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otografi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říze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adare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yntetick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pertur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(SAR) Sentinel-1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abízej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tét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ituac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lternativ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mezení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otografi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Ve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rovn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cko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drazivost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ávis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oeficient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pětnéh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zptyl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charakteristiká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ůd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lhkos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rsnos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ěhem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an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áz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rostl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ásledně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lastnoste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iomas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rchitektur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výška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>).</w:t>
      </w:r>
    </w:p>
    <w:p w14:paraId="0425C79F" w14:textId="77777777" w:rsidR="002849D9" w:rsidRPr="002849D9" w:rsidRDefault="00904ED3" w:rsidP="002849D9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et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udi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okázal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odnot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lete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ostorov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AR pr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anove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edáv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udi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okázal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ůležitos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-1 pr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ledován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e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Ačkol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několik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udi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koumal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AR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ck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časov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řad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eji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kombinované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dhad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LAI a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biomasy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jen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mál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udi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zkoumalo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hodnotu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opt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S-1 SAR a S-2 pro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predikci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ED3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Pr="00904ED3">
        <w:rPr>
          <w:rFonts w:ascii="Times New Roman" w:hAnsi="Times New Roman" w:cs="Times New Roman"/>
          <w:sz w:val="24"/>
          <w:szCs w:val="24"/>
        </w:rPr>
        <w:t>.</w:t>
      </w:r>
      <w:r w:rsidR="00DE2465" w:rsidRPr="009255A9">
        <w:rPr>
          <w:rFonts w:ascii="Times New Roman" w:hAnsi="Times New Roman" w:cs="Times New Roman"/>
          <w:sz w:val="24"/>
          <w:szCs w:val="24"/>
        </w:rPr>
        <w:br/>
      </w:r>
      <w:r w:rsidR="00D96F20" w:rsidRPr="009255A9">
        <w:rPr>
          <w:rFonts w:ascii="Times New Roman" w:hAnsi="Times New Roman" w:cs="Times New Roman"/>
          <w:sz w:val="24"/>
          <w:szCs w:val="24"/>
        </w:rPr>
        <w:br/>
      </w:r>
      <w:r w:rsidR="002849D9" w:rsidRPr="002849D9">
        <w:rPr>
          <w:rFonts w:ascii="Times New Roman" w:hAnsi="Times New Roman" w:cs="Times New Roman"/>
          <w:sz w:val="24"/>
          <w:szCs w:val="24"/>
        </w:rPr>
        <w:t xml:space="preserve">Aby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ědc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okročil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ýzkum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tét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roblematik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udoval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éri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ět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optický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nímků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S-2 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osm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nímků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S-1 SAR, aby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okryl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cykl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řepk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olejk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dvo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míste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o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rozměre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5 x 5 km.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udovaná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oblast se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nacház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v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evern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Franci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yznačuj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oceánským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klimatem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s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růměrným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ročním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teplotam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10 °C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úhrn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rážek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702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mm.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udi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yl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roveden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na 36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olí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Triticum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aestivum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L.) a 19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olí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s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řepko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olejno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rassic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napus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L.).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Fenologická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ádi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yl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identifikován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základě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upnic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iologisch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undesanstalt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undessortenamt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chemickéh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růmysl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(BBCH). U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obo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yl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ledován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ět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hlavní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u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yl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identifikován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29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ekundární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a u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řepk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olejk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15 (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tab.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1,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tab.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2).</w:t>
      </w:r>
    </w:p>
    <w:p w14:paraId="3867D037" w14:textId="77777777" w:rsidR="002849D9" w:rsidRPr="002849D9" w:rsidRDefault="002849D9" w:rsidP="002849D9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r w:rsidRPr="002849D9">
        <w:rPr>
          <w:rFonts w:ascii="Times New Roman" w:hAnsi="Times New Roman" w:cs="Times New Roman"/>
          <w:sz w:val="24"/>
          <w:szCs w:val="24"/>
        </w:rPr>
        <w:t xml:space="preserve">Ve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v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sledcí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lasifikac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šenic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ědc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jistil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ž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odnožov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enologicko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áz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jpřesněj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lasifikovano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moc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2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ombinova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vo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telit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áz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odnožov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identifikován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lép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moc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ž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2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atímc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áz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vete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voj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lod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r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identifikován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lép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moc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2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ž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.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ombinované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a S-2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lepšil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růměrno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uživatelsko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esnos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odnožov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rodlužov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tonk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r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. Pouze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esnos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robc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rodlužov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tonk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áz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vete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aostával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esnos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2. U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řepkovéh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emen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voj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lod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jobtížnějším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enologickým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tádiem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identifikac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moc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ombinovanéh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a 2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vůl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áměně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e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ráním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á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data S-2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skytl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lepš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sledk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ž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á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data S-1 pro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šechn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tříd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atímc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jeji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ombinované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lepšil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roducentov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esnos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áz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voj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list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z 0,8 (S-2) na 1 (S-1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2).</w:t>
      </w:r>
    </w:p>
    <w:p w14:paraId="30A57CB9" w14:textId="268F8992" w:rsidR="002849D9" w:rsidRPr="002849D9" w:rsidRDefault="002849D9" w:rsidP="002849D9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akonec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ošl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ávěr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ž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ombinované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a S-2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identifikac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hlavní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ekundární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obě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lodin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esnějš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ž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b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2.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á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data S-2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skytl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lepš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sledk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ž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á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data S-1 pro ob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typ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. U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nak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yžadoval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esná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lasifikac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enologickéh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tadia pro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obě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lodin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měrov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larimetrick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indikátor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Tyt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lastnost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ásad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rozliše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obo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typ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ř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uži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amot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ombinovan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a S-2. Co se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týč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lastnost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2, LAI, NDVI a Sentinel-2 Red Edge Position (S2REP)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jdůležitějším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pektrálním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index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pro ob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typ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lodin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atímc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Modified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Chlorophyll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bsorption in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Reflectanc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Index (MCARI)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méně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ůležitý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Automatický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výběr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až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znaků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entinel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byl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ezbytný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redikc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řepk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Nakonec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tat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tudi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rokázala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ůležitos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kombinac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S-1 a S-2 s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hannonovou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entropi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rozsahem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jako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olarimetrickými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marker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sledování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fenologi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pšenice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2849D9">
        <w:rPr>
          <w:rFonts w:ascii="Times New Roman" w:hAnsi="Times New Roman" w:cs="Times New Roman"/>
          <w:sz w:val="24"/>
          <w:szCs w:val="24"/>
        </w:rPr>
        <w:t>řepky</w:t>
      </w:r>
      <w:proofErr w:type="spellEnd"/>
      <w:r w:rsidRPr="002849D9">
        <w:rPr>
          <w:rFonts w:ascii="Times New Roman" w:hAnsi="Times New Roman" w:cs="Times New Roman"/>
          <w:sz w:val="24"/>
          <w:szCs w:val="24"/>
        </w:rPr>
        <w:t>.</w:t>
      </w:r>
    </w:p>
    <w:p w14:paraId="0EB3649A" w14:textId="5004F42C" w:rsidR="0054210A" w:rsidRDefault="00CE1425" w:rsidP="002849D9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Z </w:t>
      </w:r>
      <w:proofErr w:type="spellStart"/>
      <w:r>
        <w:rPr>
          <w:rFonts w:ascii="Times New Roman" w:hAnsi="Times New Roman" w:cs="Times New Roman"/>
          <w:sz w:val="24"/>
          <w:szCs w:val="24"/>
        </w:rPr>
        <w:t>hledis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račování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ýzkumníc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nabádaj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k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aplikac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tét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metod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ětš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elikost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vzork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zejmén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pro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identifikaci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ekundární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fenologický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ádi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Konečné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rediktivn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model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by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měl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být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oužity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n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různý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udijní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místech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aby se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zjistilo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jak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řesně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ředpovídaj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primárn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ekundární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fenologická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stádi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když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jsou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49D9" w:rsidRPr="002849D9">
        <w:rPr>
          <w:rFonts w:ascii="Times New Roman" w:hAnsi="Times New Roman" w:cs="Times New Roman"/>
          <w:sz w:val="24"/>
          <w:szCs w:val="24"/>
        </w:rPr>
        <w:t>kombinována</w:t>
      </w:r>
      <w:proofErr w:type="spellEnd"/>
      <w:r w:rsidR="002849D9" w:rsidRPr="002849D9">
        <w:rPr>
          <w:rFonts w:ascii="Times New Roman" w:hAnsi="Times New Roman" w:cs="Times New Roman"/>
          <w:sz w:val="24"/>
          <w:szCs w:val="24"/>
        </w:rPr>
        <w:t xml:space="preserve"> data S-1 a S-2.</w:t>
      </w:r>
    </w:p>
    <w:p w14:paraId="457FDC9C" w14:textId="2A11FA13" w:rsidR="0093795D" w:rsidRPr="009255A9" w:rsidRDefault="00864B3C" w:rsidP="002849D9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Zpracoval</w:t>
      </w:r>
      <w:proofErr w:type="spellEnd"/>
      <w:r w:rsidR="004B72F3" w:rsidRPr="009255A9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4B72F3" w:rsidRPr="009255A9">
        <w:rPr>
          <w:rFonts w:ascii="Times New Roman" w:hAnsi="Times New Roman" w:cs="Times New Roman"/>
          <w:sz w:val="24"/>
          <w:szCs w:val="24"/>
        </w:rPr>
        <w:t xml:space="preserve"> Ing. Vincent </w:t>
      </w:r>
      <w:proofErr w:type="spellStart"/>
      <w:r w:rsidR="004B72F3" w:rsidRPr="009255A9">
        <w:rPr>
          <w:rFonts w:ascii="Times New Roman" w:hAnsi="Times New Roman" w:cs="Times New Roman"/>
          <w:sz w:val="24"/>
          <w:szCs w:val="24"/>
        </w:rPr>
        <w:t>Onckelet</w:t>
      </w:r>
      <w:proofErr w:type="spellEnd"/>
      <w:r w:rsidR="004B72F3" w:rsidRPr="009255A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B72F3" w:rsidRPr="009255A9">
        <w:rPr>
          <w:rFonts w:ascii="Times New Roman" w:hAnsi="Times New Roman" w:cs="Times New Roman"/>
          <w:sz w:val="24"/>
          <w:szCs w:val="24"/>
        </w:rPr>
        <w:t>Lesprojekt</w:t>
      </w:r>
      <w:proofErr w:type="spellEnd"/>
      <w:r w:rsidR="004B72F3" w:rsidRPr="009255A9">
        <w:rPr>
          <w:rFonts w:ascii="Times New Roman" w:hAnsi="Times New Roman" w:cs="Times New Roman"/>
          <w:sz w:val="24"/>
          <w:szCs w:val="24"/>
        </w:rPr>
        <w:t xml:space="preserve">, </w:t>
      </w:r>
      <w:r w:rsidR="004B72F3" w:rsidRPr="00864B3C">
        <w:rPr>
          <w:rFonts w:ascii="Times New Roman" w:hAnsi="Times New Roman" w:cs="Times New Roman"/>
          <w:sz w:val="24"/>
          <w:szCs w:val="24"/>
        </w:rPr>
        <w:t>vincent.onckelet@plan4all.eu</w:t>
      </w:r>
    </w:p>
    <w:p w14:paraId="553F3186" w14:textId="77777777" w:rsidR="0093795D" w:rsidRPr="009255A9" w:rsidRDefault="0093795D" w:rsidP="00864B3C">
      <w:pPr>
        <w:pStyle w:val="Zkladntext"/>
        <w:spacing w:before="68" w:after="120"/>
        <w:ind w:left="239"/>
        <w:jc w:val="both"/>
        <w:rPr>
          <w:rFonts w:ascii="Times New Roman" w:hAnsi="Times New Roman" w:cs="Times New Roman"/>
          <w:sz w:val="24"/>
          <w:szCs w:val="24"/>
        </w:rPr>
      </w:pPr>
      <w:r w:rsidRPr="009255A9">
        <w:rPr>
          <w:rFonts w:ascii="Times New Roman" w:hAnsi="Times New Roman" w:cs="Times New Roman"/>
          <w:sz w:val="24"/>
          <w:szCs w:val="24"/>
        </w:rPr>
        <w:br/>
      </w:r>
      <w:r w:rsidRPr="009255A9">
        <w:rPr>
          <w:rFonts w:ascii="Times New Roman" w:hAnsi="Times New Roman" w:cs="Times New Roman"/>
          <w:b/>
          <w:sz w:val="24"/>
          <w:szCs w:val="24"/>
        </w:rPr>
        <w:t xml:space="preserve">Table 1.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Phenological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stages of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wheat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considered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number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field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observations for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each</w:t>
      </w:r>
      <w:proofErr w:type="spellEnd"/>
    </w:p>
    <w:p w14:paraId="745BCE3F" w14:textId="77777777" w:rsidR="0093795D" w:rsidRPr="009255A9" w:rsidRDefault="0093795D" w:rsidP="00864B3C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55A9">
        <w:rPr>
          <w:rFonts w:ascii="Times New Roman" w:hAnsi="Times New Roman" w:cs="Times New Roman"/>
          <w:sz w:val="24"/>
          <w:szCs w:val="24"/>
        </w:rPr>
        <w:t>secondary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stage</w:t>
      </w:r>
      <w:r w:rsidR="00BD30A3" w:rsidRPr="009255A9">
        <w:rPr>
          <w:rFonts w:ascii="Times New Roman" w:hAnsi="Times New Roman" w:cs="Times New Roman"/>
          <w:sz w:val="24"/>
          <w:szCs w:val="24"/>
        </w:rPr>
        <w:t xml:space="preserve"> </w:t>
      </w:r>
      <w:r w:rsidR="00CA0AB8" w:rsidRPr="009255A9">
        <w:rPr>
          <w:rFonts w:ascii="Times New Roman" w:hAnsi="Times New Roman" w:cs="Times New Roman"/>
          <w:sz w:val="24"/>
          <w:szCs w:val="24"/>
        </w:rPr>
        <w:fldChar w:fldCharType="begin"/>
      </w:r>
      <w:r w:rsidR="00BD30A3" w:rsidRPr="00925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rcier&lt;/Author&gt;&lt;Year&gt;2020&lt;/Year&gt;&lt;RecNum&gt;75&lt;/RecNum&gt;&lt;DisplayText&gt;(Mercier et al., 2020)&lt;/DisplayText&gt;&lt;record&gt;&lt;rec-number&gt;75&lt;/rec-number&gt;&lt;foreign-keys&gt;&lt;key app="EN" db-id="55zse5pa4dxvpmes95gpse52pxv2a5t9vv5t" timestamp="1658905341"&gt;75&lt;/key&gt;&lt;/foreign-keys&gt;&lt;ref-type name="Journal Article"&gt;17&lt;/ref-type&gt;&lt;contributors&gt;&lt;authors&gt;&lt;author&gt;Mercier, Audrey&lt;/author&gt;&lt;author&gt;Betbeder, Julie&lt;/author&gt;&lt;author&gt;Baudry, Jacques&lt;/author&gt;&lt;author&gt;Vincent, Le Roux&lt;/author&gt;&lt;author&gt;Spicher, Fabien&lt;/author&gt;&lt;author&gt;Lacoux, Jerome&lt;/author&gt;&lt;author&gt;Roger, David&lt;/author&gt;&lt;author&gt;Hubert-Moy, Laurence&lt;/author&gt;&lt;/authors&gt;&lt;/contributors&gt;&lt;titles&gt;&lt;title&gt;Evaluation of Sentinel-1 &amp;amp; 2 time series for predicting wheat and rapeseed phenological stages&lt;/title&gt;&lt;secondary-title&gt;ISPRS Journal of Photogrammetry and Remote Sensing&lt;/secondary-title&gt;&lt;/titles&gt;&lt;periodical&gt;&lt;full-title&gt;ISPRS Journal of Photogrammetry and Remote Sensing&lt;/full-title&gt;&lt;/periodical&gt;&lt;pages&gt;231-256&lt;/pages&gt;&lt;volume&gt;163&lt;/volume&gt;&lt;dates&gt;&lt;year&gt;2020&lt;/year&gt;&lt;pub-dates&gt;&lt;date&gt;05/01&lt;/date&gt;&lt;/pub-dates&gt;&lt;/dates&gt;&lt;urls&gt;&lt;/urls&gt;&lt;electronic-resource-num&gt;10.1016/j.isprsjprs.2020.03.009&lt;/electronic-resource-num&gt;&lt;/record&gt;&lt;/Cite&gt;&lt;/EndNote&gt;</w:instrText>
      </w:r>
      <w:r w:rsidR="00CA0AB8" w:rsidRPr="009255A9">
        <w:rPr>
          <w:rFonts w:ascii="Times New Roman" w:hAnsi="Times New Roman" w:cs="Times New Roman"/>
          <w:sz w:val="24"/>
          <w:szCs w:val="24"/>
        </w:rPr>
        <w:fldChar w:fldCharType="separate"/>
      </w:r>
      <w:r w:rsidR="00BD30A3" w:rsidRPr="009255A9">
        <w:rPr>
          <w:rFonts w:ascii="Times New Roman" w:hAnsi="Times New Roman" w:cs="Times New Roman"/>
          <w:noProof/>
          <w:sz w:val="24"/>
          <w:szCs w:val="24"/>
        </w:rPr>
        <w:t>(Mercier et al., 2020)</w:t>
      </w:r>
      <w:r w:rsidR="00CA0AB8" w:rsidRPr="009255A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1044EA9" w14:textId="1F87058F" w:rsidR="0093795D" w:rsidRPr="009255A9" w:rsidRDefault="00F737F4" w:rsidP="00864B3C">
      <w:pPr>
        <w:pStyle w:val="Zkladntext"/>
        <w:spacing w:after="120" w:line="20" w:lineRule="exact"/>
        <w:ind w:left="123"/>
        <w:jc w:val="both"/>
        <w:rPr>
          <w:rFonts w:ascii="Times New Roman" w:hAnsi="Times New Roman" w:cs="Times New Roman"/>
          <w:sz w:val="24"/>
          <w:szCs w:val="24"/>
        </w:rPr>
      </w:pPr>
      <w:r w:rsidRPr="009255A9"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inline distT="0" distB="0" distL="0" distR="0" wp14:anchorId="3A8B5E17" wp14:editId="5F6ACEA9">
                <wp:extent cx="5899150" cy="6350"/>
                <wp:effectExtent l="1905" t="0" r="4445" b="3175"/>
                <wp:docPr id="1" name="Group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899150" cy="6350"/>
                          <a:chOff x="0" y="0"/>
                          <a:chExt cx="9290" cy="10"/>
                        </a:xfrm>
                      </wpg:grpSpPr>
                      <wps:wsp>
                        <wps:cNvPr id="2" name="Line 3"/>
                        <wps:cNvCnPr>
                          <a:cxnSpLocks noChangeShapeType="1"/>
                        </wps:cNvCnPr>
                        <wps:spPr bwMode="auto">
                          <a:xfrm>
                            <a:off x="0" y="5"/>
                            <a:ext cx="1236" cy="0"/>
                          </a:xfrm>
                          <a:prstGeom prst="line">
                            <a:avLst/>
                          </a:prstGeom>
                          <a:noFill/>
                          <a:ln w="6096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" name="Rectangle 4"/>
                        <wps:cNvSpPr>
                          <a:spLocks noChangeArrowheads="1"/>
                        </wps:cNvSpPr>
                        <wps:spPr bwMode="auto">
                          <a:xfrm>
                            <a:off x="1236" y="0"/>
                            <a:ext cx="10" cy="10"/>
                          </a:xfrm>
                          <a:prstGeom prst="rect">
                            <a:avLst/>
                          </a:pr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" name="Line 5"/>
                        <wps:cNvCnPr>
                          <a:cxnSpLocks noChangeShapeType="1"/>
                        </wps:cNvCnPr>
                        <wps:spPr bwMode="auto">
                          <a:xfrm>
                            <a:off x="1246" y="5"/>
                            <a:ext cx="974" cy="0"/>
                          </a:xfrm>
                          <a:prstGeom prst="line">
                            <a:avLst/>
                          </a:prstGeom>
                          <a:noFill/>
                          <a:ln w="6096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2220" y="0"/>
                            <a:ext cx="10" cy="10"/>
                          </a:xfrm>
                          <a:prstGeom prst="rect">
                            <a:avLst/>
                          </a:pr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6" name="Line 7"/>
                        <wps:cNvCnPr>
                          <a:cxnSpLocks noChangeShapeType="1"/>
                        </wps:cNvCnPr>
                        <wps:spPr bwMode="auto">
                          <a:xfrm>
                            <a:off x="2230" y="5"/>
                            <a:ext cx="694" cy="0"/>
                          </a:xfrm>
                          <a:prstGeom prst="line">
                            <a:avLst/>
                          </a:prstGeom>
                          <a:noFill/>
                          <a:ln w="6096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2924" y="0"/>
                            <a:ext cx="10" cy="10"/>
                          </a:xfrm>
                          <a:prstGeom prst="rect">
                            <a:avLst/>
                          </a:pr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8" name="Line 9"/>
                        <wps:cNvCnPr>
                          <a:cxnSpLocks noChangeShapeType="1"/>
                        </wps:cNvCnPr>
                        <wps:spPr bwMode="auto">
                          <a:xfrm>
                            <a:off x="2934" y="5"/>
                            <a:ext cx="5199" cy="0"/>
                          </a:xfrm>
                          <a:prstGeom prst="line">
                            <a:avLst/>
                          </a:prstGeom>
                          <a:noFill/>
                          <a:ln w="6096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" name="Rectangle 10"/>
                        <wps:cNvSpPr>
                          <a:spLocks noChangeArrowheads="1"/>
                        </wps:cNvSpPr>
                        <wps:spPr bwMode="auto">
                          <a:xfrm>
                            <a:off x="8133" y="0"/>
                            <a:ext cx="10" cy="10"/>
                          </a:xfrm>
                          <a:prstGeom prst="rect">
                            <a:avLst/>
                          </a:pr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0" name="Line 11"/>
                        <wps:cNvCnPr>
                          <a:cxnSpLocks noChangeShapeType="1"/>
                        </wps:cNvCnPr>
                        <wps:spPr bwMode="auto">
                          <a:xfrm>
                            <a:off x="8143" y="5"/>
                            <a:ext cx="1147" cy="0"/>
                          </a:xfrm>
                          <a:prstGeom prst="line">
                            <a:avLst/>
                          </a:prstGeom>
                          <a:noFill/>
                          <a:ln w="6096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E6080AC" id="Group 2" o:spid="_x0000_s1026" style="width:464.5pt;height:.5pt;mso-position-horizontal-relative:char;mso-position-vertical-relative:line" coordsize="9290,1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">
                <v:line id="Line 3" o:spid="_x0000_s1027" style="position:absolute;visibility:visible;mso-wrap-style:square" from="0,5" to="1236,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" strokeweight=".48pt"/>
                <v:rect id="Rectangle 4" o:spid="_x0000_s1028" style="position:absolute;left:1236;width:10;height: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" fillcolor="black" stroked="f"/>
                <v:line id="Line 5" o:spid="_x0000_s1029" style="position:absolute;visibility:visible;mso-wrap-style:square" from="1246,5" to="2220,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" strokeweight=".48pt"/>
                <v:rect id="Rectangle 6" o:spid="_x0000_s1030" style="position:absolute;left:2220;width:10;height: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" fillcolor="black" stroked="f"/>
                <v:line id="Line 7" o:spid="_x0000_s1031" style="position:absolute;visibility:visible;mso-wrap-style:square" from="2230,5" to="2924,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" strokeweight=".48pt"/>
                <v:rect id="Rectangle 8" o:spid="_x0000_s1032" style="position:absolute;left:2924;width:10;height: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" fillcolor="black" stroked="f"/>
                <v:line id="Line 9" o:spid="_x0000_s1033" style="position:absolute;visibility:visible;mso-wrap-style:square" from="2934,5" to="8133,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" strokeweight=".48pt"/>
                <v:rect id="Rectangle 10" o:spid="_x0000_s1034" style="position:absolute;left:8133;width:10;height: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" fillcolor="black" stroked="f"/>
                <v:line id="Line 11" o:spid="_x0000_s1035" style="position:absolute;visibility:visible;mso-wrap-style:square" from="8143,5" to="9290,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" strokeweight=".48pt"/>
                <w10:anchorlock/>
              </v:group>
            </w:pict>
          </mc:Fallback>
        </mc:AlternateContent>
      </w:r>
    </w:p>
    <w:tbl>
      <w:tblPr>
        <w:tblStyle w:val="TableNormal"/>
        <w:tblW w:w="9285" w:type="dxa"/>
        <w:tblInd w:w="7" w:type="dxa"/>
        <w:tblLayout w:type="fixed"/>
        <w:tblLook w:val="01E0" w:firstRow="1" w:lastRow="1" w:firstColumn="1" w:lastColumn="1" w:noHBand="0" w:noVBand="0"/>
      </w:tblPr>
      <w:tblGrid>
        <w:gridCol w:w="1236"/>
        <w:gridCol w:w="984"/>
        <w:gridCol w:w="676"/>
        <w:gridCol w:w="5203"/>
        <w:gridCol w:w="1186"/>
      </w:tblGrid>
      <w:tr w:rsidR="0093795D" w:rsidRPr="009255A9" w14:paraId="4C83CF16" w14:textId="77777777" w:rsidTr="0093795D">
        <w:trPr>
          <w:trHeight w:val="383"/>
        </w:trPr>
        <w:tc>
          <w:tcPr>
            <w:tcW w:w="1236" w:type="dxa"/>
            <w:tcBorders>
              <w:bottom w:val="single" w:sz="4" w:space="0" w:color="000000"/>
            </w:tcBorders>
          </w:tcPr>
          <w:p w14:paraId="1D4A61F8" w14:textId="77777777" w:rsidR="0093795D" w:rsidRPr="009255A9" w:rsidRDefault="0093795D" w:rsidP="00864B3C">
            <w:pPr>
              <w:pStyle w:val="TableParagraph"/>
              <w:spacing w:after="120" w:line="166" w:lineRule="exact"/>
              <w:ind w:left="108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Principal</w:t>
            </w:r>
          </w:p>
          <w:p w14:paraId="499D1FE4" w14:textId="77777777" w:rsidR="0093795D" w:rsidRPr="009255A9" w:rsidRDefault="0093795D" w:rsidP="00864B3C">
            <w:pPr>
              <w:pStyle w:val="TableParagraph"/>
              <w:spacing w:after="120" w:line="198" w:lineRule="exact"/>
              <w:ind w:left="108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stage</w:t>
            </w:r>
          </w:p>
        </w:tc>
        <w:tc>
          <w:tcPr>
            <w:tcW w:w="984" w:type="dxa"/>
            <w:tcBorders>
              <w:bottom w:val="single" w:sz="4" w:space="0" w:color="000000"/>
            </w:tcBorders>
          </w:tcPr>
          <w:p w14:paraId="2BDD4708" w14:textId="77777777" w:rsidR="0093795D" w:rsidRPr="009255A9" w:rsidRDefault="0093795D" w:rsidP="00864B3C">
            <w:pPr>
              <w:pStyle w:val="TableParagraph"/>
              <w:spacing w:before="57" w:after="120"/>
              <w:ind w:left="127" w:right="123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Sub-class</w:t>
            </w:r>
          </w:p>
        </w:tc>
        <w:tc>
          <w:tcPr>
            <w:tcW w:w="676" w:type="dxa"/>
            <w:tcBorders>
              <w:bottom w:val="single" w:sz="4" w:space="0" w:color="000000"/>
            </w:tcBorders>
          </w:tcPr>
          <w:p w14:paraId="62FACDEE" w14:textId="77777777" w:rsidR="0093795D" w:rsidRPr="009255A9" w:rsidRDefault="0093795D" w:rsidP="00864B3C">
            <w:pPr>
              <w:pStyle w:val="TableParagraph"/>
              <w:spacing w:after="120" w:line="166" w:lineRule="exact"/>
              <w:ind w:left="146" w:right="114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2°</w:t>
            </w:r>
          </w:p>
          <w:p w14:paraId="4ABAFD00" w14:textId="77777777" w:rsidR="0093795D" w:rsidRPr="009255A9" w:rsidRDefault="0093795D" w:rsidP="00864B3C">
            <w:pPr>
              <w:pStyle w:val="TableParagraph"/>
              <w:spacing w:after="120" w:line="198" w:lineRule="exact"/>
              <w:ind w:left="146" w:right="115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stage</w:t>
            </w:r>
          </w:p>
        </w:tc>
        <w:tc>
          <w:tcPr>
            <w:tcW w:w="5203" w:type="dxa"/>
            <w:tcBorders>
              <w:bottom w:val="single" w:sz="4" w:space="0" w:color="000000"/>
            </w:tcBorders>
          </w:tcPr>
          <w:p w14:paraId="0288C52A" w14:textId="77777777" w:rsidR="0093795D" w:rsidRPr="009255A9" w:rsidRDefault="0093795D" w:rsidP="00864B3C">
            <w:pPr>
              <w:pStyle w:val="TableParagraph"/>
              <w:spacing w:before="57" w:after="120"/>
              <w:ind w:left="136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  <w:tc>
          <w:tcPr>
            <w:tcW w:w="1186" w:type="dxa"/>
            <w:tcBorders>
              <w:bottom w:val="single" w:sz="4" w:space="0" w:color="000000"/>
            </w:tcBorders>
          </w:tcPr>
          <w:p w14:paraId="54009FC4" w14:textId="77777777" w:rsidR="0093795D" w:rsidRPr="009255A9" w:rsidRDefault="0093795D" w:rsidP="00864B3C">
            <w:pPr>
              <w:pStyle w:val="TableParagraph"/>
              <w:spacing w:after="120" w:line="166" w:lineRule="exact"/>
              <w:ind w:left="209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Number of</w:t>
            </w:r>
          </w:p>
          <w:p w14:paraId="36FE154C" w14:textId="77777777" w:rsidR="0093795D" w:rsidRPr="009255A9" w:rsidRDefault="0093795D" w:rsidP="00864B3C">
            <w:pPr>
              <w:pStyle w:val="TableParagraph"/>
              <w:spacing w:after="120" w:line="198" w:lineRule="exact"/>
              <w:ind w:left="147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observations</w:t>
            </w:r>
          </w:p>
        </w:tc>
      </w:tr>
      <w:tr w:rsidR="0093795D" w:rsidRPr="009255A9" w14:paraId="6F98118D" w14:textId="77777777" w:rsidTr="0093795D">
        <w:trPr>
          <w:trHeight w:val="237"/>
        </w:trPr>
        <w:tc>
          <w:tcPr>
            <w:tcW w:w="1236" w:type="dxa"/>
            <w:tcBorders>
              <w:top w:val="single" w:sz="4" w:space="0" w:color="000000"/>
            </w:tcBorders>
          </w:tcPr>
          <w:p w14:paraId="77AC6DF5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single" w:sz="4" w:space="0" w:color="000000"/>
            </w:tcBorders>
          </w:tcPr>
          <w:p w14:paraId="2D035095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top w:val="single" w:sz="4" w:space="0" w:color="000000"/>
            </w:tcBorders>
          </w:tcPr>
          <w:p w14:paraId="73373247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5203" w:type="dxa"/>
            <w:tcBorders>
              <w:top w:val="single" w:sz="4" w:space="0" w:color="000000"/>
            </w:tcBorders>
          </w:tcPr>
          <w:p w14:paraId="2790B8F1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No tillers</w:t>
            </w:r>
          </w:p>
        </w:tc>
        <w:tc>
          <w:tcPr>
            <w:tcW w:w="1186" w:type="dxa"/>
            <w:tcBorders>
              <w:top w:val="single" w:sz="4" w:space="0" w:color="000000"/>
            </w:tcBorders>
          </w:tcPr>
          <w:p w14:paraId="7613C5CC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3795D" w:rsidRPr="009255A9" w14:paraId="6C26F3A2" w14:textId="77777777" w:rsidTr="0093795D">
        <w:trPr>
          <w:trHeight w:val="215"/>
        </w:trPr>
        <w:tc>
          <w:tcPr>
            <w:tcW w:w="1236" w:type="dxa"/>
          </w:tcPr>
          <w:p w14:paraId="37E64489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17E00E6B" w14:textId="77777777" w:rsidR="0093795D" w:rsidRPr="009255A9" w:rsidRDefault="0093795D" w:rsidP="00864B3C">
            <w:pPr>
              <w:pStyle w:val="TableParagraph"/>
              <w:spacing w:before="84" w:after="120" w:line="112" w:lineRule="exact"/>
              <w:ind w:left="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6" w:type="dxa"/>
          </w:tcPr>
          <w:p w14:paraId="0995DFC3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5203" w:type="dxa"/>
          </w:tcPr>
          <w:p w14:paraId="55B5FADB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Beginning of tillering: first tiller detectable</w:t>
            </w:r>
          </w:p>
        </w:tc>
        <w:tc>
          <w:tcPr>
            <w:tcW w:w="1186" w:type="dxa"/>
          </w:tcPr>
          <w:p w14:paraId="4165742F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3795D" w:rsidRPr="009255A9" w14:paraId="6B3C5DC0" w14:textId="77777777" w:rsidTr="0093795D">
        <w:trPr>
          <w:trHeight w:val="215"/>
        </w:trPr>
        <w:tc>
          <w:tcPr>
            <w:tcW w:w="1236" w:type="dxa"/>
          </w:tcPr>
          <w:p w14:paraId="2D5D6F69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7487D5C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1A21FE54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5203" w:type="dxa"/>
          </w:tcPr>
          <w:p w14:paraId="2526A2E0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 tillers detectable</w:t>
            </w:r>
          </w:p>
        </w:tc>
        <w:tc>
          <w:tcPr>
            <w:tcW w:w="1186" w:type="dxa"/>
          </w:tcPr>
          <w:p w14:paraId="5643345B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3795D" w:rsidRPr="009255A9" w14:paraId="2189D839" w14:textId="77777777" w:rsidTr="0093795D">
        <w:trPr>
          <w:trHeight w:val="194"/>
        </w:trPr>
        <w:tc>
          <w:tcPr>
            <w:tcW w:w="1236" w:type="dxa"/>
          </w:tcPr>
          <w:p w14:paraId="05E56EA9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bottom w:val="dotted" w:sz="4" w:space="0" w:color="000000"/>
            </w:tcBorders>
          </w:tcPr>
          <w:p w14:paraId="4DD3100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bottom w:val="dotted" w:sz="4" w:space="0" w:color="000000"/>
            </w:tcBorders>
          </w:tcPr>
          <w:p w14:paraId="351BA794" w14:textId="77777777" w:rsidR="0093795D" w:rsidRPr="009255A9" w:rsidRDefault="0093795D" w:rsidP="00864B3C">
            <w:pPr>
              <w:pStyle w:val="TableParagraph"/>
              <w:spacing w:after="120" w:line="174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5203" w:type="dxa"/>
            <w:tcBorders>
              <w:bottom w:val="dotted" w:sz="4" w:space="0" w:color="000000"/>
            </w:tcBorders>
          </w:tcPr>
          <w:p w14:paraId="00F89EFA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 tillers detectable</w:t>
            </w:r>
          </w:p>
        </w:tc>
        <w:tc>
          <w:tcPr>
            <w:tcW w:w="1186" w:type="dxa"/>
            <w:tcBorders>
              <w:bottom w:val="dotted" w:sz="4" w:space="0" w:color="000000"/>
            </w:tcBorders>
          </w:tcPr>
          <w:p w14:paraId="5CF797DD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3795D" w:rsidRPr="009255A9" w14:paraId="1413AD90" w14:textId="77777777" w:rsidTr="0093795D">
        <w:trPr>
          <w:trHeight w:val="242"/>
        </w:trPr>
        <w:tc>
          <w:tcPr>
            <w:tcW w:w="1236" w:type="dxa"/>
          </w:tcPr>
          <w:p w14:paraId="4038C6F8" w14:textId="77777777" w:rsidR="0093795D" w:rsidRPr="009255A9" w:rsidRDefault="0093795D" w:rsidP="00864B3C">
            <w:pPr>
              <w:pStyle w:val="TableParagraph"/>
              <w:spacing w:after="120" w:line="115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Tillering</w:t>
            </w:r>
          </w:p>
        </w:tc>
        <w:tc>
          <w:tcPr>
            <w:tcW w:w="984" w:type="dxa"/>
            <w:tcBorders>
              <w:top w:val="dotted" w:sz="4" w:space="0" w:color="000000"/>
            </w:tcBorders>
          </w:tcPr>
          <w:p w14:paraId="5D35DDC7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top w:val="dotted" w:sz="4" w:space="0" w:color="000000"/>
            </w:tcBorders>
          </w:tcPr>
          <w:p w14:paraId="7689F248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5203" w:type="dxa"/>
            <w:tcBorders>
              <w:top w:val="dotted" w:sz="4" w:space="0" w:color="000000"/>
            </w:tcBorders>
          </w:tcPr>
          <w:p w14:paraId="2520AFF1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 tillers detectable</w:t>
            </w:r>
          </w:p>
        </w:tc>
        <w:tc>
          <w:tcPr>
            <w:tcW w:w="1186" w:type="dxa"/>
            <w:tcBorders>
              <w:top w:val="dotted" w:sz="4" w:space="0" w:color="000000"/>
            </w:tcBorders>
          </w:tcPr>
          <w:p w14:paraId="720A66B9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3795D" w:rsidRPr="009255A9" w14:paraId="196FCBEB" w14:textId="77777777" w:rsidTr="0093795D">
        <w:trPr>
          <w:trHeight w:val="225"/>
        </w:trPr>
        <w:tc>
          <w:tcPr>
            <w:tcW w:w="1236" w:type="dxa"/>
          </w:tcPr>
          <w:p w14:paraId="51F62595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6B0CAEC7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6099E67A" w14:textId="77777777" w:rsidR="0093795D" w:rsidRPr="009255A9" w:rsidRDefault="0093795D" w:rsidP="00864B3C">
            <w:pPr>
              <w:pStyle w:val="TableParagraph"/>
              <w:spacing w:after="120" w:line="197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5203" w:type="dxa"/>
          </w:tcPr>
          <w:p w14:paraId="0B2BBC9A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 tillers detectable</w:t>
            </w:r>
          </w:p>
        </w:tc>
        <w:tc>
          <w:tcPr>
            <w:tcW w:w="1186" w:type="dxa"/>
          </w:tcPr>
          <w:p w14:paraId="27EF111A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3795D" w:rsidRPr="009255A9" w14:paraId="55F178DA" w14:textId="77777777" w:rsidTr="0093795D">
        <w:trPr>
          <w:trHeight w:val="226"/>
        </w:trPr>
        <w:tc>
          <w:tcPr>
            <w:tcW w:w="1236" w:type="dxa"/>
          </w:tcPr>
          <w:p w14:paraId="70EEB60F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10CB466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61598981" w14:textId="77777777" w:rsidR="0093795D" w:rsidRPr="009255A9" w:rsidRDefault="0093795D" w:rsidP="00864B3C">
            <w:pPr>
              <w:pStyle w:val="TableParagraph"/>
              <w:spacing w:after="120" w:line="197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5203" w:type="dxa"/>
          </w:tcPr>
          <w:p w14:paraId="42FD05C3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 tillers detectable</w:t>
            </w:r>
          </w:p>
        </w:tc>
        <w:tc>
          <w:tcPr>
            <w:tcW w:w="1186" w:type="dxa"/>
          </w:tcPr>
          <w:p w14:paraId="7FD2D2E4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3795D" w:rsidRPr="009255A9" w14:paraId="0294DAB9" w14:textId="77777777" w:rsidTr="0093795D">
        <w:trPr>
          <w:trHeight w:val="197"/>
        </w:trPr>
        <w:tc>
          <w:tcPr>
            <w:tcW w:w="1236" w:type="dxa"/>
            <w:tcBorders>
              <w:bottom w:val="single" w:sz="4" w:space="0" w:color="000000"/>
            </w:tcBorders>
          </w:tcPr>
          <w:p w14:paraId="2BB61F22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bottom w:val="single" w:sz="4" w:space="0" w:color="000000"/>
            </w:tcBorders>
          </w:tcPr>
          <w:p w14:paraId="04D53053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bottom w:val="single" w:sz="4" w:space="0" w:color="000000"/>
            </w:tcBorders>
          </w:tcPr>
          <w:p w14:paraId="01AB92E2" w14:textId="77777777" w:rsidR="0093795D" w:rsidRPr="009255A9" w:rsidRDefault="0093795D" w:rsidP="00864B3C">
            <w:pPr>
              <w:pStyle w:val="TableParagraph"/>
              <w:spacing w:after="120" w:line="178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5203" w:type="dxa"/>
            <w:tcBorders>
              <w:bottom w:val="single" w:sz="4" w:space="0" w:color="000000"/>
            </w:tcBorders>
          </w:tcPr>
          <w:p w14:paraId="2E2E9A74" w14:textId="77777777" w:rsidR="0093795D" w:rsidRPr="009255A9" w:rsidRDefault="0093795D" w:rsidP="00864B3C">
            <w:pPr>
              <w:pStyle w:val="TableParagraph"/>
              <w:spacing w:after="120" w:line="178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9 tillers detectable</w:t>
            </w:r>
          </w:p>
        </w:tc>
        <w:tc>
          <w:tcPr>
            <w:tcW w:w="1186" w:type="dxa"/>
            <w:tcBorders>
              <w:bottom w:val="single" w:sz="4" w:space="0" w:color="000000"/>
            </w:tcBorders>
          </w:tcPr>
          <w:p w14:paraId="4CE83061" w14:textId="77777777" w:rsidR="0093795D" w:rsidRPr="009255A9" w:rsidRDefault="0093795D" w:rsidP="00864B3C">
            <w:pPr>
              <w:pStyle w:val="TableParagraph"/>
              <w:spacing w:after="120" w:line="178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3795D" w:rsidRPr="009255A9" w14:paraId="7008A333" w14:textId="77777777" w:rsidTr="0093795D">
        <w:trPr>
          <w:trHeight w:val="239"/>
        </w:trPr>
        <w:tc>
          <w:tcPr>
            <w:tcW w:w="1236" w:type="dxa"/>
            <w:tcBorders>
              <w:top w:val="single" w:sz="4" w:space="0" w:color="000000"/>
            </w:tcBorders>
          </w:tcPr>
          <w:p w14:paraId="2397AAC0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single" w:sz="4" w:space="0" w:color="000000"/>
            </w:tcBorders>
          </w:tcPr>
          <w:p w14:paraId="0C7E3C6E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top w:val="single" w:sz="4" w:space="0" w:color="000000"/>
            </w:tcBorders>
          </w:tcPr>
          <w:p w14:paraId="61E106AD" w14:textId="77777777" w:rsidR="0093795D" w:rsidRPr="009255A9" w:rsidRDefault="0093795D" w:rsidP="00864B3C">
            <w:pPr>
              <w:pStyle w:val="TableParagraph"/>
              <w:spacing w:after="120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5203" w:type="dxa"/>
            <w:tcBorders>
              <w:top w:val="single" w:sz="4" w:space="0" w:color="000000"/>
            </w:tcBorders>
          </w:tcPr>
          <w:p w14:paraId="10C9F5F7" w14:textId="77777777" w:rsidR="0093795D" w:rsidRPr="009255A9" w:rsidRDefault="0093795D" w:rsidP="00864B3C">
            <w:pPr>
              <w:pStyle w:val="TableParagraph"/>
              <w:spacing w:after="120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Beginning of stem elongation</w:t>
            </w:r>
          </w:p>
        </w:tc>
        <w:tc>
          <w:tcPr>
            <w:tcW w:w="1186" w:type="dxa"/>
            <w:tcBorders>
              <w:top w:val="single" w:sz="4" w:space="0" w:color="000000"/>
            </w:tcBorders>
          </w:tcPr>
          <w:p w14:paraId="2EEDB36A" w14:textId="77777777" w:rsidR="0093795D" w:rsidRPr="009255A9" w:rsidRDefault="0093795D" w:rsidP="00864B3C">
            <w:pPr>
              <w:pStyle w:val="TableParagraph"/>
              <w:spacing w:after="120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3795D" w:rsidRPr="009255A9" w14:paraId="697E410B" w14:textId="77777777" w:rsidTr="0093795D">
        <w:trPr>
          <w:trHeight w:val="194"/>
        </w:trPr>
        <w:tc>
          <w:tcPr>
            <w:tcW w:w="1236" w:type="dxa"/>
          </w:tcPr>
          <w:p w14:paraId="1669D67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75562FBB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bottom w:val="dotted" w:sz="4" w:space="0" w:color="000000"/>
            </w:tcBorders>
          </w:tcPr>
          <w:p w14:paraId="06720D3A" w14:textId="77777777" w:rsidR="0093795D" w:rsidRPr="009255A9" w:rsidRDefault="0093795D" w:rsidP="00864B3C">
            <w:pPr>
              <w:pStyle w:val="TableParagraph"/>
              <w:spacing w:after="120" w:line="174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5203" w:type="dxa"/>
            <w:tcBorders>
              <w:bottom w:val="dotted" w:sz="4" w:space="0" w:color="000000"/>
            </w:tcBorders>
          </w:tcPr>
          <w:p w14:paraId="607219F3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irst node at least 1 cm above tillering node</w:t>
            </w:r>
          </w:p>
        </w:tc>
        <w:tc>
          <w:tcPr>
            <w:tcW w:w="1186" w:type="dxa"/>
            <w:tcBorders>
              <w:bottom w:val="dotted" w:sz="4" w:space="0" w:color="000000"/>
            </w:tcBorders>
          </w:tcPr>
          <w:p w14:paraId="145A5BBE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3795D" w:rsidRPr="009255A9" w14:paraId="06FE7A2F" w14:textId="77777777" w:rsidTr="0093795D">
        <w:trPr>
          <w:trHeight w:val="237"/>
        </w:trPr>
        <w:tc>
          <w:tcPr>
            <w:tcW w:w="1236" w:type="dxa"/>
          </w:tcPr>
          <w:p w14:paraId="2B92259A" w14:textId="77777777" w:rsidR="0093795D" w:rsidRPr="009255A9" w:rsidRDefault="0093795D" w:rsidP="00864B3C">
            <w:pPr>
              <w:pStyle w:val="TableParagraph"/>
              <w:spacing w:after="120" w:line="208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Stem</w:t>
            </w:r>
          </w:p>
        </w:tc>
        <w:tc>
          <w:tcPr>
            <w:tcW w:w="984" w:type="dxa"/>
          </w:tcPr>
          <w:p w14:paraId="20B96049" w14:textId="77777777" w:rsidR="0093795D" w:rsidRPr="009255A9" w:rsidRDefault="0093795D" w:rsidP="00864B3C">
            <w:pPr>
              <w:pStyle w:val="TableParagraph"/>
              <w:spacing w:before="100" w:after="120" w:line="117" w:lineRule="exact"/>
              <w:ind w:left="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76" w:type="dxa"/>
            <w:tcBorders>
              <w:top w:val="dotted" w:sz="4" w:space="0" w:color="000000"/>
            </w:tcBorders>
          </w:tcPr>
          <w:p w14:paraId="02AF941C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5203" w:type="dxa"/>
            <w:tcBorders>
              <w:top w:val="dotted" w:sz="4" w:space="0" w:color="000000"/>
            </w:tcBorders>
          </w:tcPr>
          <w:p w14:paraId="24D1A381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Node 2 at least 2 cm above node 1</w:t>
            </w:r>
          </w:p>
        </w:tc>
        <w:tc>
          <w:tcPr>
            <w:tcW w:w="1186" w:type="dxa"/>
            <w:tcBorders>
              <w:top w:val="dotted" w:sz="4" w:space="0" w:color="000000"/>
            </w:tcBorders>
          </w:tcPr>
          <w:p w14:paraId="197A6196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3795D" w:rsidRPr="009255A9" w14:paraId="5DE159D1" w14:textId="77777777" w:rsidTr="0093795D">
        <w:trPr>
          <w:trHeight w:val="215"/>
        </w:trPr>
        <w:tc>
          <w:tcPr>
            <w:tcW w:w="1236" w:type="dxa"/>
          </w:tcPr>
          <w:p w14:paraId="6BA20383" w14:textId="77777777" w:rsidR="0093795D" w:rsidRPr="009255A9" w:rsidRDefault="0093795D" w:rsidP="00864B3C">
            <w:pPr>
              <w:pStyle w:val="TableParagraph"/>
              <w:spacing w:after="120" w:line="187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elongation</w:t>
            </w:r>
          </w:p>
        </w:tc>
        <w:tc>
          <w:tcPr>
            <w:tcW w:w="984" w:type="dxa"/>
          </w:tcPr>
          <w:p w14:paraId="416D9966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24A2AB9C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5203" w:type="dxa"/>
          </w:tcPr>
          <w:p w14:paraId="0F9E3313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Node 3 at least 2 cm above node 2</w:t>
            </w:r>
          </w:p>
        </w:tc>
        <w:tc>
          <w:tcPr>
            <w:tcW w:w="1186" w:type="dxa"/>
          </w:tcPr>
          <w:p w14:paraId="431A2A9B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3795D" w:rsidRPr="009255A9" w14:paraId="058A1987" w14:textId="77777777" w:rsidTr="0093795D">
        <w:trPr>
          <w:trHeight w:val="216"/>
        </w:trPr>
        <w:tc>
          <w:tcPr>
            <w:tcW w:w="1236" w:type="dxa"/>
          </w:tcPr>
          <w:p w14:paraId="293F9B24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082F835B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21CEF448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5203" w:type="dxa"/>
          </w:tcPr>
          <w:p w14:paraId="1B7E26CE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Node 4 at least 2 cm above node 3</w:t>
            </w:r>
          </w:p>
        </w:tc>
        <w:tc>
          <w:tcPr>
            <w:tcW w:w="1186" w:type="dxa"/>
          </w:tcPr>
          <w:p w14:paraId="51A36C99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3795D" w:rsidRPr="009255A9" w14:paraId="05204B1A" w14:textId="77777777" w:rsidTr="0093795D">
        <w:trPr>
          <w:trHeight w:val="192"/>
        </w:trPr>
        <w:tc>
          <w:tcPr>
            <w:tcW w:w="1236" w:type="dxa"/>
            <w:tcBorders>
              <w:bottom w:val="single" w:sz="4" w:space="0" w:color="000000"/>
            </w:tcBorders>
          </w:tcPr>
          <w:p w14:paraId="1E0211C2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bottom w:val="single" w:sz="4" w:space="0" w:color="000000"/>
            </w:tcBorders>
          </w:tcPr>
          <w:p w14:paraId="506FFE6A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bottom w:val="single" w:sz="4" w:space="0" w:color="000000"/>
            </w:tcBorders>
          </w:tcPr>
          <w:p w14:paraId="73801886" w14:textId="77777777" w:rsidR="0093795D" w:rsidRPr="009255A9" w:rsidRDefault="0093795D" w:rsidP="00864B3C">
            <w:pPr>
              <w:pStyle w:val="TableParagraph"/>
              <w:spacing w:after="120" w:line="172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5203" w:type="dxa"/>
            <w:tcBorders>
              <w:bottom w:val="single" w:sz="4" w:space="0" w:color="000000"/>
            </w:tcBorders>
          </w:tcPr>
          <w:p w14:paraId="1439BBBA" w14:textId="77777777" w:rsidR="0093795D" w:rsidRPr="009255A9" w:rsidRDefault="0093795D" w:rsidP="00864B3C">
            <w:pPr>
              <w:pStyle w:val="TableParagraph"/>
              <w:spacing w:after="120" w:line="17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Node 5 at least 2 cm above node 4</w:t>
            </w:r>
          </w:p>
        </w:tc>
        <w:tc>
          <w:tcPr>
            <w:tcW w:w="1186" w:type="dxa"/>
            <w:tcBorders>
              <w:bottom w:val="single" w:sz="4" w:space="0" w:color="000000"/>
            </w:tcBorders>
          </w:tcPr>
          <w:p w14:paraId="05E3898B" w14:textId="77777777" w:rsidR="0093795D" w:rsidRPr="009255A9" w:rsidRDefault="0093795D" w:rsidP="00864B3C">
            <w:pPr>
              <w:pStyle w:val="TableParagraph"/>
              <w:spacing w:after="120" w:line="172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3795D" w:rsidRPr="009255A9" w14:paraId="4EE0D871" w14:textId="77777777" w:rsidTr="0093795D">
        <w:trPr>
          <w:trHeight w:val="239"/>
        </w:trPr>
        <w:tc>
          <w:tcPr>
            <w:tcW w:w="1236" w:type="dxa"/>
            <w:tcBorders>
              <w:top w:val="single" w:sz="4" w:space="0" w:color="000000"/>
            </w:tcBorders>
          </w:tcPr>
          <w:p w14:paraId="42EDE15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single" w:sz="4" w:space="0" w:color="000000"/>
            </w:tcBorders>
          </w:tcPr>
          <w:p w14:paraId="3AEB7A1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top w:val="single" w:sz="4" w:space="0" w:color="000000"/>
            </w:tcBorders>
          </w:tcPr>
          <w:p w14:paraId="76B86F64" w14:textId="77777777" w:rsidR="0093795D" w:rsidRPr="009255A9" w:rsidRDefault="0093795D" w:rsidP="00864B3C">
            <w:pPr>
              <w:pStyle w:val="TableParagraph"/>
              <w:spacing w:after="120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5203" w:type="dxa"/>
            <w:tcBorders>
              <w:top w:val="single" w:sz="4" w:space="0" w:color="000000"/>
            </w:tcBorders>
          </w:tcPr>
          <w:p w14:paraId="1C964CC3" w14:textId="77777777" w:rsidR="0093795D" w:rsidRPr="009255A9" w:rsidRDefault="0093795D" w:rsidP="00864B3C">
            <w:pPr>
              <w:pStyle w:val="TableParagraph"/>
              <w:spacing w:after="120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ull flowering: 50% of anthers mature</w:t>
            </w:r>
          </w:p>
        </w:tc>
        <w:tc>
          <w:tcPr>
            <w:tcW w:w="1186" w:type="dxa"/>
            <w:tcBorders>
              <w:top w:val="single" w:sz="4" w:space="0" w:color="000000"/>
            </w:tcBorders>
          </w:tcPr>
          <w:p w14:paraId="4D0B8B03" w14:textId="77777777" w:rsidR="0093795D" w:rsidRPr="009255A9" w:rsidRDefault="0093795D" w:rsidP="00864B3C">
            <w:pPr>
              <w:pStyle w:val="TableParagraph"/>
              <w:spacing w:after="120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3795D" w:rsidRPr="009255A9" w14:paraId="58EE162C" w14:textId="77777777" w:rsidTr="0093795D">
        <w:trPr>
          <w:trHeight w:val="215"/>
        </w:trPr>
        <w:tc>
          <w:tcPr>
            <w:tcW w:w="1236" w:type="dxa"/>
          </w:tcPr>
          <w:p w14:paraId="22DC458A" w14:textId="77777777" w:rsidR="0093795D" w:rsidRPr="009255A9" w:rsidRDefault="0093795D" w:rsidP="00864B3C">
            <w:pPr>
              <w:pStyle w:val="TableParagraph"/>
              <w:spacing w:before="84" w:after="120" w:line="112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lowering,</w:t>
            </w:r>
          </w:p>
        </w:tc>
        <w:tc>
          <w:tcPr>
            <w:tcW w:w="984" w:type="dxa"/>
          </w:tcPr>
          <w:p w14:paraId="7764747B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63D5791C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5203" w:type="dxa"/>
          </w:tcPr>
          <w:p w14:paraId="0F940CB4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ull flowering: 60% of anthers mature</w:t>
            </w:r>
          </w:p>
        </w:tc>
        <w:tc>
          <w:tcPr>
            <w:tcW w:w="1186" w:type="dxa"/>
          </w:tcPr>
          <w:p w14:paraId="3DB80D96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3795D" w:rsidRPr="009255A9" w14:paraId="2AA0F7C6" w14:textId="77777777" w:rsidTr="0093795D">
        <w:trPr>
          <w:trHeight w:val="214"/>
        </w:trPr>
        <w:tc>
          <w:tcPr>
            <w:tcW w:w="1236" w:type="dxa"/>
          </w:tcPr>
          <w:p w14:paraId="40D5784A" w14:textId="77777777" w:rsidR="0093795D" w:rsidRPr="009255A9" w:rsidRDefault="0093795D" w:rsidP="00864B3C">
            <w:pPr>
              <w:pStyle w:val="TableParagraph"/>
              <w:spacing w:before="81" w:after="120" w:line="113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anthesis</w:t>
            </w:r>
          </w:p>
        </w:tc>
        <w:tc>
          <w:tcPr>
            <w:tcW w:w="984" w:type="dxa"/>
          </w:tcPr>
          <w:p w14:paraId="587494B6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76" w:type="dxa"/>
          </w:tcPr>
          <w:p w14:paraId="0B79DE31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5203" w:type="dxa"/>
          </w:tcPr>
          <w:p w14:paraId="5D4DA9A2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ull flowering: 70% of anthers mature</w:t>
            </w:r>
          </w:p>
        </w:tc>
        <w:tc>
          <w:tcPr>
            <w:tcW w:w="1186" w:type="dxa"/>
          </w:tcPr>
          <w:p w14:paraId="07718FA9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3795D" w:rsidRPr="009255A9" w14:paraId="3272EAE7" w14:textId="77777777" w:rsidTr="0093795D">
        <w:trPr>
          <w:trHeight w:val="214"/>
        </w:trPr>
        <w:tc>
          <w:tcPr>
            <w:tcW w:w="1236" w:type="dxa"/>
          </w:tcPr>
          <w:p w14:paraId="7C4E354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5F5FCB06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78FC8F5A" w14:textId="77777777" w:rsidR="0093795D" w:rsidRPr="009255A9" w:rsidRDefault="0093795D" w:rsidP="00864B3C">
            <w:pPr>
              <w:pStyle w:val="TableParagraph"/>
              <w:spacing w:after="120" w:line="191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5203" w:type="dxa"/>
          </w:tcPr>
          <w:p w14:paraId="0C14584C" w14:textId="77777777" w:rsidR="0093795D" w:rsidRPr="009255A9" w:rsidRDefault="0093795D" w:rsidP="00864B3C">
            <w:pPr>
              <w:pStyle w:val="TableParagraph"/>
              <w:spacing w:after="120" w:line="191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ull flowering: 80% of anthers mature</w:t>
            </w:r>
          </w:p>
        </w:tc>
        <w:tc>
          <w:tcPr>
            <w:tcW w:w="1186" w:type="dxa"/>
          </w:tcPr>
          <w:p w14:paraId="038C24F8" w14:textId="77777777" w:rsidR="0093795D" w:rsidRPr="009255A9" w:rsidRDefault="0093795D" w:rsidP="00864B3C">
            <w:pPr>
              <w:pStyle w:val="TableParagraph"/>
              <w:spacing w:after="120" w:line="191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3795D" w:rsidRPr="009255A9" w14:paraId="0BFC3194" w14:textId="77777777" w:rsidTr="0093795D">
        <w:trPr>
          <w:trHeight w:val="194"/>
        </w:trPr>
        <w:tc>
          <w:tcPr>
            <w:tcW w:w="1236" w:type="dxa"/>
            <w:tcBorders>
              <w:bottom w:val="single" w:sz="4" w:space="0" w:color="000000"/>
            </w:tcBorders>
          </w:tcPr>
          <w:p w14:paraId="7DAA6B38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bottom w:val="single" w:sz="4" w:space="0" w:color="000000"/>
            </w:tcBorders>
          </w:tcPr>
          <w:p w14:paraId="0DE0323E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bottom w:val="single" w:sz="4" w:space="0" w:color="000000"/>
            </w:tcBorders>
          </w:tcPr>
          <w:p w14:paraId="6CF42167" w14:textId="77777777" w:rsidR="0093795D" w:rsidRPr="009255A9" w:rsidRDefault="0093795D" w:rsidP="00864B3C">
            <w:pPr>
              <w:pStyle w:val="TableParagraph"/>
              <w:spacing w:after="120" w:line="174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5203" w:type="dxa"/>
            <w:tcBorders>
              <w:bottom w:val="single" w:sz="4" w:space="0" w:color="000000"/>
            </w:tcBorders>
          </w:tcPr>
          <w:p w14:paraId="6CB2650D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End of flowering</w:t>
            </w:r>
          </w:p>
        </w:tc>
        <w:tc>
          <w:tcPr>
            <w:tcW w:w="1186" w:type="dxa"/>
            <w:tcBorders>
              <w:bottom w:val="single" w:sz="4" w:space="0" w:color="000000"/>
            </w:tcBorders>
          </w:tcPr>
          <w:p w14:paraId="12DB8EA6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3795D" w:rsidRPr="009255A9" w14:paraId="4EBBACFD" w14:textId="77777777" w:rsidTr="0093795D">
        <w:trPr>
          <w:trHeight w:val="238"/>
        </w:trPr>
        <w:tc>
          <w:tcPr>
            <w:tcW w:w="1236" w:type="dxa"/>
            <w:tcBorders>
              <w:top w:val="single" w:sz="4" w:space="0" w:color="000000"/>
            </w:tcBorders>
          </w:tcPr>
          <w:p w14:paraId="6506A1E0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single" w:sz="4" w:space="0" w:color="000000"/>
            </w:tcBorders>
          </w:tcPr>
          <w:p w14:paraId="4A7D0789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top w:val="single" w:sz="4" w:space="0" w:color="000000"/>
            </w:tcBorders>
          </w:tcPr>
          <w:p w14:paraId="3996E198" w14:textId="77777777" w:rsidR="0093795D" w:rsidRPr="009255A9" w:rsidRDefault="0093795D" w:rsidP="00864B3C">
            <w:pPr>
              <w:pStyle w:val="TableParagraph"/>
              <w:spacing w:after="120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5203" w:type="dxa"/>
            <w:tcBorders>
              <w:top w:val="single" w:sz="4" w:space="0" w:color="000000"/>
            </w:tcBorders>
          </w:tcPr>
          <w:p w14:paraId="6C59615A" w14:textId="77777777" w:rsidR="0093795D" w:rsidRPr="009255A9" w:rsidRDefault="0093795D" w:rsidP="00864B3C">
            <w:pPr>
              <w:pStyle w:val="TableParagraph"/>
              <w:spacing w:after="120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Watery ripe: first grains have reached half their final size</w:t>
            </w:r>
          </w:p>
        </w:tc>
        <w:tc>
          <w:tcPr>
            <w:tcW w:w="1186" w:type="dxa"/>
            <w:tcBorders>
              <w:top w:val="single" w:sz="4" w:space="0" w:color="000000"/>
            </w:tcBorders>
          </w:tcPr>
          <w:p w14:paraId="3BF8B16E" w14:textId="77777777" w:rsidR="0093795D" w:rsidRPr="009255A9" w:rsidRDefault="0093795D" w:rsidP="00864B3C">
            <w:pPr>
              <w:pStyle w:val="TableParagraph"/>
              <w:spacing w:after="120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3795D" w:rsidRPr="009255A9" w14:paraId="23F3AA47" w14:textId="77777777" w:rsidTr="0093795D">
        <w:trPr>
          <w:trHeight w:val="214"/>
        </w:trPr>
        <w:tc>
          <w:tcPr>
            <w:tcW w:w="1236" w:type="dxa"/>
          </w:tcPr>
          <w:p w14:paraId="10E8528F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4" w:type="dxa"/>
          </w:tcPr>
          <w:p w14:paraId="3BB3F9F6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</w:tcPr>
          <w:p w14:paraId="02892D2F" w14:textId="77777777" w:rsidR="0093795D" w:rsidRPr="009255A9" w:rsidRDefault="0093795D" w:rsidP="00864B3C">
            <w:pPr>
              <w:pStyle w:val="TableParagraph"/>
              <w:spacing w:after="120" w:line="191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5203" w:type="dxa"/>
          </w:tcPr>
          <w:p w14:paraId="63971D3E" w14:textId="77777777" w:rsidR="0093795D" w:rsidRPr="009255A9" w:rsidRDefault="0093795D" w:rsidP="00864B3C">
            <w:pPr>
              <w:pStyle w:val="TableParagraph"/>
              <w:spacing w:after="120" w:line="191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Watery ripe / Early milk</w:t>
            </w:r>
          </w:p>
        </w:tc>
        <w:tc>
          <w:tcPr>
            <w:tcW w:w="1186" w:type="dxa"/>
          </w:tcPr>
          <w:p w14:paraId="3749C412" w14:textId="77777777" w:rsidR="0093795D" w:rsidRPr="009255A9" w:rsidRDefault="0093795D" w:rsidP="00864B3C">
            <w:pPr>
              <w:pStyle w:val="TableParagraph"/>
              <w:spacing w:after="120" w:line="191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3795D" w:rsidRPr="009255A9" w14:paraId="246B3428" w14:textId="77777777" w:rsidTr="0093795D">
        <w:trPr>
          <w:trHeight w:val="194"/>
        </w:trPr>
        <w:tc>
          <w:tcPr>
            <w:tcW w:w="1236" w:type="dxa"/>
          </w:tcPr>
          <w:p w14:paraId="55D8210F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Development</w:t>
            </w:r>
          </w:p>
        </w:tc>
        <w:tc>
          <w:tcPr>
            <w:tcW w:w="984" w:type="dxa"/>
          </w:tcPr>
          <w:p w14:paraId="5F793049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6" w:type="dxa"/>
            <w:tcBorders>
              <w:bottom w:val="dotted" w:sz="4" w:space="0" w:color="000000"/>
            </w:tcBorders>
          </w:tcPr>
          <w:p w14:paraId="473E59AE" w14:textId="77777777" w:rsidR="0093795D" w:rsidRPr="009255A9" w:rsidRDefault="0093795D" w:rsidP="00864B3C">
            <w:pPr>
              <w:pStyle w:val="TableParagraph"/>
              <w:spacing w:after="120" w:line="174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5203" w:type="dxa"/>
            <w:tcBorders>
              <w:bottom w:val="dotted" w:sz="4" w:space="0" w:color="000000"/>
            </w:tcBorders>
          </w:tcPr>
          <w:p w14:paraId="3E033709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Early milk (the content of the kernel is milky)</w:t>
            </w:r>
          </w:p>
        </w:tc>
        <w:tc>
          <w:tcPr>
            <w:tcW w:w="1186" w:type="dxa"/>
            <w:tcBorders>
              <w:bottom w:val="dotted" w:sz="4" w:space="0" w:color="000000"/>
            </w:tcBorders>
          </w:tcPr>
          <w:p w14:paraId="1C633168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3795D" w:rsidRPr="009255A9" w14:paraId="39FF5252" w14:textId="77777777" w:rsidTr="0093795D">
        <w:trPr>
          <w:trHeight w:val="211"/>
        </w:trPr>
        <w:tc>
          <w:tcPr>
            <w:tcW w:w="1236" w:type="dxa"/>
          </w:tcPr>
          <w:p w14:paraId="3FBCA00C" w14:textId="77777777" w:rsidR="0093795D" w:rsidRPr="009255A9" w:rsidRDefault="0093795D" w:rsidP="00864B3C">
            <w:pPr>
              <w:pStyle w:val="TableParagraph"/>
              <w:spacing w:after="120" w:line="191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of fruit</w:t>
            </w:r>
          </w:p>
        </w:tc>
        <w:tc>
          <w:tcPr>
            <w:tcW w:w="984" w:type="dxa"/>
          </w:tcPr>
          <w:p w14:paraId="4254CB12" w14:textId="77777777" w:rsidR="0093795D" w:rsidRPr="009255A9" w:rsidRDefault="0093795D" w:rsidP="00864B3C">
            <w:pPr>
              <w:pStyle w:val="TableParagraph"/>
              <w:spacing w:after="120" w:line="100" w:lineRule="exact"/>
              <w:ind w:left="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76" w:type="dxa"/>
          </w:tcPr>
          <w:p w14:paraId="49FF3BCB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203" w:type="dxa"/>
          </w:tcPr>
          <w:p w14:paraId="5FA5B4CF" w14:textId="77777777" w:rsidR="0093795D" w:rsidRPr="009255A9" w:rsidRDefault="0093795D" w:rsidP="00864B3C">
            <w:pPr>
              <w:pStyle w:val="TableParagraph"/>
              <w:spacing w:after="120" w:line="191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Medium milk: grain content milky, grains reached final size, still</w:t>
            </w:r>
          </w:p>
        </w:tc>
        <w:tc>
          <w:tcPr>
            <w:tcW w:w="1186" w:type="dxa"/>
          </w:tcPr>
          <w:p w14:paraId="73164FC6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795D" w:rsidRPr="009255A9" w14:paraId="49C8D737" w14:textId="77777777" w:rsidTr="0093795D">
        <w:trPr>
          <w:trHeight w:val="436"/>
        </w:trPr>
        <w:tc>
          <w:tcPr>
            <w:tcW w:w="1236" w:type="dxa"/>
            <w:tcBorders>
              <w:bottom w:val="single" w:sz="4" w:space="0" w:color="000000"/>
            </w:tcBorders>
          </w:tcPr>
          <w:p w14:paraId="1305E324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0" w:type="dxa"/>
            <w:gridSpan w:val="2"/>
            <w:tcBorders>
              <w:bottom w:val="single" w:sz="4" w:space="0" w:color="000000"/>
            </w:tcBorders>
          </w:tcPr>
          <w:p w14:paraId="63E79D44" w14:textId="77777777" w:rsidR="0093795D" w:rsidRPr="009255A9" w:rsidRDefault="0093795D" w:rsidP="00864B3C">
            <w:pPr>
              <w:pStyle w:val="TableParagraph"/>
              <w:spacing w:after="120" w:line="110" w:lineRule="exact"/>
              <w:ind w:left="1257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  <w:p w14:paraId="47891497" w14:textId="77777777" w:rsidR="0093795D" w:rsidRPr="009255A9" w:rsidRDefault="0093795D" w:rsidP="00864B3C">
            <w:pPr>
              <w:pStyle w:val="TableParagraph"/>
              <w:spacing w:before="108" w:after="120" w:line="198" w:lineRule="exact"/>
              <w:ind w:left="1257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5203" w:type="dxa"/>
            <w:tcBorders>
              <w:bottom w:val="single" w:sz="4" w:space="0" w:color="000000"/>
            </w:tcBorders>
          </w:tcPr>
          <w:p w14:paraId="70E7CB5B" w14:textId="77777777" w:rsidR="0093795D" w:rsidRPr="009255A9" w:rsidRDefault="0093795D" w:rsidP="00864B3C">
            <w:pPr>
              <w:pStyle w:val="TableParagraph"/>
              <w:spacing w:before="2" w:after="120" w:line="210" w:lineRule="atLeast"/>
              <w:ind w:left="136" w:right="4377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green Late milk</w:t>
            </w:r>
          </w:p>
        </w:tc>
        <w:tc>
          <w:tcPr>
            <w:tcW w:w="1186" w:type="dxa"/>
            <w:tcBorders>
              <w:bottom w:val="single" w:sz="4" w:space="0" w:color="000000"/>
            </w:tcBorders>
          </w:tcPr>
          <w:p w14:paraId="07714E7C" w14:textId="77777777" w:rsidR="0093795D" w:rsidRPr="009255A9" w:rsidRDefault="0093795D" w:rsidP="00864B3C">
            <w:pPr>
              <w:pStyle w:val="TableParagraph"/>
              <w:spacing w:after="120" w:line="110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  <w:p w14:paraId="20DC983B" w14:textId="77777777" w:rsidR="0093795D" w:rsidRPr="009255A9" w:rsidRDefault="0093795D" w:rsidP="00864B3C">
            <w:pPr>
              <w:pStyle w:val="TableParagraph"/>
              <w:spacing w:before="108" w:after="120" w:line="198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3795D" w:rsidRPr="009255A9" w14:paraId="62FA565B" w14:textId="77777777" w:rsidTr="0093795D">
        <w:trPr>
          <w:trHeight w:val="237"/>
        </w:trPr>
        <w:tc>
          <w:tcPr>
            <w:tcW w:w="1236" w:type="dxa"/>
            <w:tcBorders>
              <w:top w:val="single" w:sz="4" w:space="0" w:color="000000"/>
            </w:tcBorders>
          </w:tcPr>
          <w:p w14:paraId="38F53345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0" w:type="dxa"/>
            <w:gridSpan w:val="2"/>
            <w:tcBorders>
              <w:top w:val="single" w:sz="4" w:space="0" w:color="000000"/>
            </w:tcBorders>
          </w:tcPr>
          <w:p w14:paraId="31BCB330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5203" w:type="dxa"/>
            <w:tcBorders>
              <w:top w:val="single" w:sz="4" w:space="0" w:color="000000"/>
            </w:tcBorders>
          </w:tcPr>
          <w:p w14:paraId="2F32F91A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Early dough (the content of the kernel is doughy)</w:t>
            </w:r>
          </w:p>
        </w:tc>
        <w:tc>
          <w:tcPr>
            <w:tcW w:w="1186" w:type="dxa"/>
            <w:tcBorders>
              <w:top w:val="single" w:sz="4" w:space="0" w:color="000000"/>
            </w:tcBorders>
          </w:tcPr>
          <w:p w14:paraId="518B2AEB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515" w:right="47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3795D" w:rsidRPr="009255A9" w14:paraId="79B1A024" w14:textId="77777777" w:rsidTr="0093795D">
        <w:trPr>
          <w:trHeight w:val="215"/>
        </w:trPr>
        <w:tc>
          <w:tcPr>
            <w:tcW w:w="1236" w:type="dxa"/>
          </w:tcPr>
          <w:p w14:paraId="38CFCADC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0" w:type="dxa"/>
            <w:gridSpan w:val="2"/>
          </w:tcPr>
          <w:p w14:paraId="16A61FAF" w14:textId="77777777" w:rsidR="0093795D" w:rsidRPr="009255A9" w:rsidRDefault="0093795D" w:rsidP="00864B3C">
            <w:pPr>
              <w:pStyle w:val="TableParagraph"/>
              <w:tabs>
                <w:tab w:val="left" w:pos="1257"/>
              </w:tabs>
              <w:spacing w:after="120" w:line="192" w:lineRule="exact"/>
              <w:ind w:left="45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ab/>
              <w:t>84</w:t>
            </w:r>
          </w:p>
        </w:tc>
        <w:tc>
          <w:tcPr>
            <w:tcW w:w="5203" w:type="dxa"/>
          </w:tcPr>
          <w:p w14:paraId="7E1A342B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Early dough/ Soft dough ((the content of the kernel is doughy)</w:t>
            </w:r>
          </w:p>
        </w:tc>
        <w:tc>
          <w:tcPr>
            <w:tcW w:w="1186" w:type="dxa"/>
          </w:tcPr>
          <w:p w14:paraId="4E504D48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3795D" w:rsidRPr="009255A9" w14:paraId="4B2E8B26" w14:textId="77777777" w:rsidTr="0093795D">
        <w:trPr>
          <w:trHeight w:val="194"/>
        </w:trPr>
        <w:tc>
          <w:tcPr>
            <w:tcW w:w="1236" w:type="dxa"/>
          </w:tcPr>
          <w:p w14:paraId="2E596EE1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Ripening</w:t>
            </w:r>
          </w:p>
        </w:tc>
        <w:tc>
          <w:tcPr>
            <w:tcW w:w="1660" w:type="dxa"/>
            <w:gridSpan w:val="2"/>
            <w:tcBorders>
              <w:bottom w:val="dotted" w:sz="4" w:space="0" w:color="000000"/>
            </w:tcBorders>
          </w:tcPr>
          <w:p w14:paraId="37FF737F" w14:textId="77777777" w:rsidR="0093795D" w:rsidRPr="009255A9" w:rsidRDefault="0093795D" w:rsidP="00864B3C">
            <w:pPr>
              <w:pStyle w:val="TableParagraph"/>
              <w:spacing w:after="120" w:line="174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5203" w:type="dxa"/>
            <w:tcBorders>
              <w:bottom w:val="dotted" w:sz="4" w:space="0" w:color="000000"/>
            </w:tcBorders>
          </w:tcPr>
          <w:p w14:paraId="5DFEAD18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Soft dough: grain content soft but dry. Fingernail impression not held</w:t>
            </w:r>
          </w:p>
        </w:tc>
        <w:tc>
          <w:tcPr>
            <w:tcW w:w="1186" w:type="dxa"/>
            <w:tcBorders>
              <w:bottom w:val="dotted" w:sz="4" w:space="0" w:color="000000"/>
            </w:tcBorders>
          </w:tcPr>
          <w:p w14:paraId="0E436962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3795D" w:rsidRPr="009255A9" w14:paraId="4D5756AF" w14:textId="77777777" w:rsidTr="0093795D">
        <w:trPr>
          <w:trHeight w:val="243"/>
        </w:trPr>
        <w:tc>
          <w:tcPr>
            <w:tcW w:w="1236" w:type="dxa"/>
          </w:tcPr>
          <w:p w14:paraId="539D13A2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0" w:type="dxa"/>
            <w:gridSpan w:val="2"/>
            <w:tcBorders>
              <w:top w:val="dotted" w:sz="4" w:space="0" w:color="000000"/>
            </w:tcBorders>
          </w:tcPr>
          <w:p w14:paraId="4C071E18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  <w:tc>
          <w:tcPr>
            <w:tcW w:w="5203" w:type="dxa"/>
            <w:tcBorders>
              <w:top w:val="dotted" w:sz="4" w:space="0" w:color="000000"/>
            </w:tcBorders>
          </w:tcPr>
          <w:p w14:paraId="481A5C4E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Hard dough: grain content solid. Fingernail impression held</w:t>
            </w:r>
          </w:p>
        </w:tc>
        <w:tc>
          <w:tcPr>
            <w:tcW w:w="1186" w:type="dxa"/>
            <w:tcBorders>
              <w:top w:val="dotted" w:sz="4" w:space="0" w:color="000000"/>
            </w:tcBorders>
          </w:tcPr>
          <w:p w14:paraId="3653F128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3795D" w:rsidRPr="009255A9" w14:paraId="3CFD584B" w14:textId="77777777" w:rsidTr="0093795D">
        <w:trPr>
          <w:trHeight w:val="200"/>
        </w:trPr>
        <w:tc>
          <w:tcPr>
            <w:tcW w:w="1236" w:type="dxa"/>
            <w:tcBorders>
              <w:bottom w:val="single" w:sz="4" w:space="0" w:color="000000"/>
            </w:tcBorders>
          </w:tcPr>
          <w:p w14:paraId="2AA55888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60" w:type="dxa"/>
            <w:gridSpan w:val="2"/>
            <w:tcBorders>
              <w:bottom w:val="single" w:sz="4" w:space="0" w:color="000000"/>
            </w:tcBorders>
          </w:tcPr>
          <w:p w14:paraId="244234E5" w14:textId="77777777" w:rsidR="0093795D" w:rsidRPr="009255A9" w:rsidRDefault="0093795D" w:rsidP="00864B3C">
            <w:pPr>
              <w:pStyle w:val="TableParagraph"/>
              <w:spacing w:after="120" w:line="181" w:lineRule="exact"/>
              <w:ind w:right="2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5203" w:type="dxa"/>
            <w:tcBorders>
              <w:bottom w:val="single" w:sz="4" w:space="0" w:color="000000"/>
            </w:tcBorders>
          </w:tcPr>
          <w:p w14:paraId="1AF406B7" w14:textId="77777777" w:rsidR="0093795D" w:rsidRPr="009255A9" w:rsidRDefault="0093795D" w:rsidP="00864B3C">
            <w:pPr>
              <w:pStyle w:val="TableParagraph"/>
              <w:spacing w:after="120" w:line="181" w:lineRule="exact"/>
              <w:ind w:left="13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ully ripe: grain hard, difficult to divide with thumbnail</w:t>
            </w:r>
          </w:p>
        </w:tc>
        <w:tc>
          <w:tcPr>
            <w:tcW w:w="1186" w:type="dxa"/>
            <w:tcBorders>
              <w:bottom w:val="single" w:sz="4" w:space="0" w:color="000000"/>
            </w:tcBorders>
          </w:tcPr>
          <w:p w14:paraId="1EB265F0" w14:textId="77777777" w:rsidR="0093795D" w:rsidRPr="009255A9" w:rsidRDefault="0093795D" w:rsidP="00864B3C">
            <w:pPr>
              <w:pStyle w:val="TableParagraph"/>
              <w:spacing w:after="120" w:line="181" w:lineRule="exact"/>
              <w:ind w:left="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</w:tbl>
    <w:p w14:paraId="5E31003F" w14:textId="77777777" w:rsidR="0093795D" w:rsidRPr="009255A9" w:rsidRDefault="0093795D" w:rsidP="00864B3C">
      <w:pPr>
        <w:pStyle w:val="Zkladntext"/>
        <w:spacing w:before="1" w:after="120"/>
        <w:ind w:left="239"/>
        <w:jc w:val="both"/>
        <w:rPr>
          <w:rFonts w:ascii="Times New Roman" w:hAnsi="Times New Roman" w:cs="Times New Roman"/>
          <w:sz w:val="24"/>
          <w:szCs w:val="24"/>
        </w:rPr>
      </w:pPr>
      <w:r w:rsidRPr="009255A9">
        <w:rPr>
          <w:rFonts w:ascii="Times New Roman" w:hAnsi="Times New Roman" w:cs="Times New Roman"/>
          <w:sz w:val="24"/>
          <w:szCs w:val="24"/>
        </w:rPr>
        <w:br/>
      </w:r>
      <w:r w:rsidRPr="009255A9">
        <w:rPr>
          <w:rFonts w:ascii="Times New Roman" w:hAnsi="Times New Roman" w:cs="Times New Roman"/>
          <w:b/>
          <w:sz w:val="24"/>
          <w:szCs w:val="24"/>
        </w:rPr>
        <w:t xml:space="preserve">Table 2.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Phenological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stages of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rapeseed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considered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this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study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number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field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observations for </w:t>
      </w:r>
      <w:proofErr w:type="spellStart"/>
      <w:r w:rsidRPr="009255A9">
        <w:rPr>
          <w:rFonts w:ascii="Times New Roman" w:hAnsi="Times New Roman" w:cs="Times New Roman"/>
          <w:sz w:val="24"/>
          <w:szCs w:val="24"/>
        </w:rPr>
        <w:t>each</w:t>
      </w:r>
      <w:proofErr w:type="spellEnd"/>
    </w:p>
    <w:p w14:paraId="18E36A46" w14:textId="77777777" w:rsidR="00BD30A3" w:rsidRPr="009255A9" w:rsidRDefault="0093795D" w:rsidP="00864B3C">
      <w:pPr>
        <w:spacing w:after="1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55A9">
        <w:rPr>
          <w:rFonts w:ascii="Times New Roman" w:hAnsi="Times New Roman" w:cs="Times New Roman"/>
          <w:sz w:val="24"/>
          <w:szCs w:val="24"/>
        </w:rPr>
        <w:t>secondary</w:t>
      </w:r>
      <w:proofErr w:type="spellEnd"/>
      <w:r w:rsidRPr="009255A9">
        <w:rPr>
          <w:rFonts w:ascii="Times New Roman" w:hAnsi="Times New Roman" w:cs="Times New Roman"/>
          <w:sz w:val="24"/>
          <w:szCs w:val="24"/>
        </w:rPr>
        <w:t xml:space="preserve"> stage</w:t>
      </w:r>
      <w:r w:rsidR="00BD30A3" w:rsidRPr="009255A9">
        <w:rPr>
          <w:rFonts w:ascii="Times New Roman" w:hAnsi="Times New Roman" w:cs="Times New Roman"/>
          <w:sz w:val="24"/>
          <w:szCs w:val="24"/>
        </w:rPr>
        <w:t xml:space="preserve"> </w:t>
      </w:r>
      <w:r w:rsidR="00CA0AB8" w:rsidRPr="009255A9">
        <w:rPr>
          <w:rFonts w:ascii="Times New Roman" w:hAnsi="Times New Roman" w:cs="Times New Roman"/>
          <w:sz w:val="24"/>
          <w:szCs w:val="24"/>
        </w:rPr>
        <w:fldChar w:fldCharType="begin"/>
      </w:r>
      <w:r w:rsidR="00BD30A3" w:rsidRPr="00925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rcier&lt;/Author&gt;&lt;Year&gt;2020&lt;/Year&gt;&lt;RecNum&gt;75&lt;/RecNum&gt;&lt;DisplayText&gt;(Mercier et al., 2020)&lt;/DisplayText&gt;&lt;record&gt;&lt;rec-number&gt;75&lt;/rec-number&gt;&lt;foreign-keys&gt;&lt;key app="EN" db-id="55zse5pa4dxvpmes95gpse52pxv2a5t9vv5t" timestamp="1658905341"&gt;75&lt;/key&gt;&lt;/foreign-keys&gt;&lt;ref-type name="Journal Article"&gt;17&lt;/ref-type&gt;&lt;contributors&gt;&lt;authors&gt;&lt;author&gt;Mercier, Audrey&lt;/author&gt;&lt;author&gt;Betbeder, Julie&lt;/author&gt;&lt;author&gt;Baudry, Jacques&lt;/author&gt;&lt;author&gt;Vincent, Le Roux&lt;/author&gt;&lt;author&gt;Spicher, Fabien&lt;/author&gt;&lt;author&gt;Lacoux, Jerome&lt;/author&gt;&lt;author&gt;Roger, David&lt;/author&gt;&lt;author&gt;Hubert-Moy, Laurence&lt;/author&gt;&lt;/authors&gt;&lt;/contributors&gt;&lt;titles&gt;&lt;title&gt;Evaluation of Sentinel-1 &amp;amp; 2 time series for predicting wheat and rapeseed phenological stages&lt;/title&gt;&lt;secondary-title&gt;ISPRS Journal of Photogrammetry and Remote Sensing&lt;/secondary-title&gt;&lt;/titles&gt;&lt;periodical&gt;&lt;full-title&gt;ISPRS Journal of Photogrammetry and Remote Sensing&lt;/full-title&gt;&lt;/periodical&gt;&lt;pages&gt;231-256&lt;/pages&gt;&lt;volume&gt;163&lt;/volume&gt;&lt;dates&gt;&lt;year&gt;2020&lt;/year&gt;&lt;pub-dates&gt;&lt;date&gt;05/01&lt;/date&gt;&lt;/pub-dates&gt;&lt;/dates&gt;&lt;urls&gt;&lt;/urls&gt;&lt;electronic-resource-num&gt;10.1016/j.isprsjprs.2020.03.009&lt;/electronic-resource-num&gt;&lt;/record&gt;&lt;/Cite&gt;&lt;/EndNote&gt;</w:instrText>
      </w:r>
      <w:r w:rsidR="00CA0AB8" w:rsidRPr="009255A9">
        <w:rPr>
          <w:rFonts w:ascii="Times New Roman" w:hAnsi="Times New Roman" w:cs="Times New Roman"/>
          <w:sz w:val="24"/>
          <w:szCs w:val="24"/>
        </w:rPr>
        <w:fldChar w:fldCharType="separate"/>
      </w:r>
      <w:r w:rsidR="00BD30A3" w:rsidRPr="009255A9">
        <w:rPr>
          <w:rFonts w:ascii="Times New Roman" w:hAnsi="Times New Roman" w:cs="Times New Roman"/>
          <w:noProof/>
          <w:sz w:val="24"/>
          <w:szCs w:val="24"/>
        </w:rPr>
        <w:t>(Mercier et al., 2020)</w:t>
      </w:r>
      <w:r w:rsidR="00CA0AB8" w:rsidRPr="009255A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770BCCB" w14:textId="77777777" w:rsidR="0093795D" w:rsidRPr="009255A9" w:rsidRDefault="0093795D" w:rsidP="00864B3C">
      <w:pPr>
        <w:pStyle w:val="Zkladntext"/>
        <w:spacing w:after="120"/>
        <w:ind w:left="15"/>
        <w:jc w:val="both"/>
        <w:rPr>
          <w:rFonts w:ascii="Times New Roman" w:hAnsi="Times New Roman" w:cs="Times New Roman"/>
          <w:sz w:val="24"/>
          <w:szCs w:val="24"/>
        </w:rPr>
      </w:pPr>
      <w:r w:rsidRPr="009255A9">
        <w:rPr>
          <w:rFonts w:ascii="Times New Roman" w:hAnsi="Times New Roman" w:cs="Times New Roman"/>
          <w:sz w:val="24"/>
          <w:szCs w:val="24"/>
        </w:rPr>
        <w:br/>
      </w:r>
    </w:p>
    <w:tbl>
      <w:tblPr>
        <w:tblStyle w:val="TableNormal"/>
        <w:tblW w:w="0" w:type="auto"/>
        <w:tblInd w:w="135" w:type="dxa"/>
        <w:tblLayout w:type="fixed"/>
        <w:tblLook w:val="01E0" w:firstRow="1" w:lastRow="1" w:firstColumn="1" w:lastColumn="1" w:noHBand="0" w:noVBand="0"/>
      </w:tblPr>
      <w:tblGrid>
        <w:gridCol w:w="1580"/>
        <w:gridCol w:w="1144"/>
        <w:gridCol w:w="999"/>
        <w:gridCol w:w="3901"/>
        <w:gridCol w:w="1667"/>
      </w:tblGrid>
      <w:tr w:rsidR="0093795D" w:rsidRPr="009255A9" w14:paraId="741A73A7" w14:textId="77777777" w:rsidTr="00B17ACF">
        <w:trPr>
          <w:trHeight w:val="431"/>
        </w:trPr>
        <w:tc>
          <w:tcPr>
            <w:tcW w:w="1580" w:type="dxa"/>
            <w:tcBorders>
              <w:top w:val="single" w:sz="4" w:space="0" w:color="000000"/>
              <w:bottom w:val="single" w:sz="4" w:space="0" w:color="000000"/>
            </w:tcBorders>
          </w:tcPr>
          <w:p w14:paraId="6B07AEE1" w14:textId="77777777" w:rsidR="0093795D" w:rsidRPr="009255A9" w:rsidRDefault="0093795D" w:rsidP="00864B3C">
            <w:pPr>
              <w:pStyle w:val="TableParagraph"/>
              <w:spacing w:before="105" w:after="120"/>
              <w:ind w:left="108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Principal stage</w:t>
            </w:r>
          </w:p>
        </w:tc>
        <w:tc>
          <w:tcPr>
            <w:tcW w:w="1144" w:type="dxa"/>
            <w:tcBorders>
              <w:top w:val="single" w:sz="4" w:space="0" w:color="000000"/>
              <w:bottom w:val="single" w:sz="4" w:space="0" w:color="000000"/>
            </w:tcBorders>
          </w:tcPr>
          <w:p w14:paraId="20CCE69A" w14:textId="77777777" w:rsidR="0093795D" w:rsidRPr="009255A9" w:rsidRDefault="0093795D" w:rsidP="00864B3C">
            <w:pPr>
              <w:pStyle w:val="TableParagraph"/>
              <w:spacing w:before="105" w:after="120"/>
              <w:ind w:left="186" w:right="225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Sub-class</w:t>
            </w:r>
          </w:p>
        </w:tc>
        <w:tc>
          <w:tcPr>
            <w:tcW w:w="999" w:type="dxa"/>
            <w:tcBorders>
              <w:top w:val="single" w:sz="4" w:space="0" w:color="000000"/>
              <w:bottom w:val="single" w:sz="4" w:space="0" w:color="000000"/>
            </w:tcBorders>
          </w:tcPr>
          <w:p w14:paraId="6FB754F8" w14:textId="77777777" w:rsidR="0093795D" w:rsidRPr="009255A9" w:rsidRDefault="0093795D" w:rsidP="00864B3C">
            <w:pPr>
              <w:pStyle w:val="TableParagraph"/>
              <w:spacing w:before="105" w:after="120"/>
              <w:ind w:left="223" w:right="178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2° stage</w:t>
            </w:r>
          </w:p>
        </w:tc>
        <w:tc>
          <w:tcPr>
            <w:tcW w:w="3901" w:type="dxa"/>
            <w:tcBorders>
              <w:top w:val="single" w:sz="4" w:space="0" w:color="000000"/>
              <w:bottom w:val="single" w:sz="4" w:space="0" w:color="000000"/>
            </w:tcBorders>
          </w:tcPr>
          <w:p w14:paraId="6743A2AE" w14:textId="77777777" w:rsidR="0093795D" w:rsidRPr="009255A9" w:rsidRDefault="0093795D" w:rsidP="00864B3C">
            <w:pPr>
              <w:pStyle w:val="TableParagraph"/>
              <w:spacing w:before="105" w:after="120"/>
              <w:ind w:left="194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  <w:tc>
          <w:tcPr>
            <w:tcW w:w="1667" w:type="dxa"/>
            <w:tcBorders>
              <w:top w:val="single" w:sz="4" w:space="0" w:color="000000"/>
              <w:bottom w:val="single" w:sz="4" w:space="0" w:color="000000"/>
            </w:tcBorders>
          </w:tcPr>
          <w:p w14:paraId="28C4DF54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494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Number of</w:t>
            </w:r>
          </w:p>
          <w:p w14:paraId="23B8657F" w14:textId="77777777" w:rsidR="0093795D" w:rsidRPr="009255A9" w:rsidRDefault="0093795D" w:rsidP="00864B3C">
            <w:pPr>
              <w:pStyle w:val="TableParagraph"/>
              <w:spacing w:after="120" w:line="198" w:lineRule="exact"/>
              <w:ind w:left="432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b/>
                <w:sz w:val="24"/>
                <w:szCs w:val="24"/>
              </w:rPr>
              <w:t>observations</w:t>
            </w:r>
          </w:p>
        </w:tc>
      </w:tr>
      <w:tr w:rsidR="0093795D" w:rsidRPr="009255A9" w14:paraId="35D6C219" w14:textId="77777777" w:rsidTr="00B17ACF">
        <w:trPr>
          <w:trHeight w:val="237"/>
        </w:trPr>
        <w:tc>
          <w:tcPr>
            <w:tcW w:w="1580" w:type="dxa"/>
            <w:tcBorders>
              <w:top w:val="single" w:sz="4" w:space="0" w:color="000000"/>
            </w:tcBorders>
          </w:tcPr>
          <w:p w14:paraId="35D3C88D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tcBorders>
              <w:top w:val="single" w:sz="4" w:space="0" w:color="000000"/>
            </w:tcBorders>
          </w:tcPr>
          <w:p w14:paraId="18C19EDE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top w:val="single" w:sz="4" w:space="0" w:color="000000"/>
            </w:tcBorders>
          </w:tcPr>
          <w:p w14:paraId="56F875BA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3901" w:type="dxa"/>
            <w:tcBorders>
              <w:top w:val="single" w:sz="4" w:space="0" w:color="000000"/>
            </w:tcBorders>
          </w:tcPr>
          <w:p w14:paraId="14C93A90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 leaves unfolded</w:t>
            </w:r>
          </w:p>
        </w:tc>
        <w:tc>
          <w:tcPr>
            <w:tcW w:w="1667" w:type="dxa"/>
            <w:tcBorders>
              <w:top w:val="single" w:sz="4" w:space="0" w:color="000000"/>
            </w:tcBorders>
          </w:tcPr>
          <w:p w14:paraId="06D85F90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3795D" w:rsidRPr="009255A9" w14:paraId="001BE40F" w14:textId="77777777" w:rsidTr="00B17ACF">
        <w:trPr>
          <w:trHeight w:val="216"/>
        </w:trPr>
        <w:tc>
          <w:tcPr>
            <w:tcW w:w="1580" w:type="dxa"/>
          </w:tcPr>
          <w:p w14:paraId="0AE1080F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Leaf development</w:t>
            </w:r>
          </w:p>
        </w:tc>
        <w:tc>
          <w:tcPr>
            <w:tcW w:w="1144" w:type="dxa"/>
          </w:tcPr>
          <w:p w14:paraId="75FEEC28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99" w:type="dxa"/>
          </w:tcPr>
          <w:p w14:paraId="4FB6AA06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3901" w:type="dxa"/>
          </w:tcPr>
          <w:p w14:paraId="2DA58CCF" w14:textId="77777777" w:rsidR="0093795D" w:rsidRPr="009255A9" w:rsidRDefault="0093795D" w:rsidP="00864B3C">
            <w:pPr>
              <w:pStyle w:val="TableParagraph"/>
              <w:spacing w:after="120" w:line="192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Beginning of tillering: first tiller detectable</w:t>
            </w:r>
          </w:p>
        </w:tc>
        <w:tc>
          <w:tcPr>
            <w:tcW w:w="1667" w:type="dxa"/>
          </w:tcPr>
          <w:p w14:paraId="4317B8DE" w14:textId="77777777" w:rsidR="0093795D" w:rsidRPr="009255A9" w:rsidRDefault="0093795D" w:rsidP="00864B3C">
            <w:pPr>
              <w:pStyle w:val="TableParagraph"/>
              <w:spacing w:after="120" w:line="192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3795D" w:rsidRPr="009255A9" w14:paraId="219CFF2C" w14:textId="77777777" w:rsidTr="00B17ACF">
        <w:trPr>
          <w:trHeight w:val="194"/>
        </w:trPr>
        <w:tc>
          <w:tcPr>
            <w:tcW w:w="1580" w:type="dxa"/>
            <w:tcBorders>
              <w:bottom w:val="single" w:sz="4" w:space="0" w:color="000000"/>
            </w:tcBorders>
          </w:tcPr>
          <w:p w14:paraId="4908CAE5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tcBorders>
              <w:bottom w:val="single" w:sz="4" w:space="0" w:color="000000"/>
            </w:tcBorders>
          </w:tcPr>
          <w:p w14:paraId="715C9CEA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bottom w:val="single" w:sz="4" w:space="0" w:color="000000"/>
            </w:tcBorders>
          </w:tcPr>
          <w:p w14:paraId="08FCB08D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3901" w:type="dxa"/>
            <w:tcBorders>
              <w:bottom w:val="single" w:sz="4" w:space="0" w:color="000000"/>
            </w:tcBorders>
          </w:tcPr>
          <w:p w14:paraId="610DC84B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 tillers detectable</w:t>
            </w:r>
          </w:p>
        </w:tc>
        <w:tc>
          <w:tcPr>
            <w:tcW w:w="1667" w:type="dxa"/>
            <w:tcBorders>
              <w:bottom w:val="single" w:sz="4" w:space="0" w:color="000000"/>
            </w:tcBorders>
          </w:tcPr>
          <w:p w14:paraId="68C9D27D" w14:textId="77777777" w:rsidR="0093795D" w:rsidRPr="009255A9" w:rsidRDefault="0093795D" w:rsidP="00864B3C">
            <w:pPr>
              <w:pStyle w:val="TableParagraph"/>
              <w:spacing w:after="120" w:line="174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3795D" w:rsidRPr="009255A9" w14:paraId="4CC8FEE6" w14:textId="77777777" w:rsidTr="00B17ACF">
        <w:trPr>
          <w:trHeight w:val="232"/>
        </w:trPr>
        <w:tc>
          <w:tcPr>
            <w:tcW w:w="1580" w:type="dxa"/>
            <w:vMerge w:val="restart"/>
            <w:tcBorders>
              <w:top w:val="single" w:sz="4" w:space="0" w:color="000000"/>
              <w:bottom w:val="single" w:sz="4" w:space="0" w:color="000000"/>
            </w:tcBorders>
          </w:tcPr>
          <w:p w14:paraId="1EF5F4D5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Inflorescence</w:t>
            </w:r>
          </w:p>
          <w:p w14:paraId="5CBE4B8B" w14:textId="77777777" w:rsidR="0093795D" w:rsidRPr="009255A9" w:rsidRDefault="0093795D" w:rsidP="00864B3C">
            <w:pPr>
              <w:pStyle w:val="TableParagraph"/>
              <w:spacing w:after="120" w:line="198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emergence</w:t>
            </w:r>
          </w:p>
        </w:tc>
        <w:tc>
          <w:tcPr>
            <w:tcW w:w="1144" w:type="dxa"/>
            <w:vMerge w:val="restart"/>
            <w:tcBorders>
              <w:top w:val="single" w:sz="4" w:space="0" w:color="000000"/>
              <w:bottom w:val="single" w:sz="4" w:space="0" w:color="000000"/>
            </w:tcBorders>
          </w:tcPr>
          <w:p w14:paraId="0B650E3B" w14:textId="77777777" w:rsidR="0093795D" w:rsidRPr="009255A9" w:rsidRDefault="0093795D" w:rsidP="00864B3C">
            <w:pPr>
              <w:pStyle w:val="TableParagraph"/>
              <w:spacing w:before="105" w:after="120"/>
              <w:ind w:right="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99" w:type="dxa"/>
            <w:tcBorders>
              <w:top w:val="single" w:sz="4" w:space="0" w:color="000000"/>
            </w:tcBorders>
          </w:tcPr>
          <w:p w14:paraId="3EDFB524" w14:textId="77777777" w:rsidR="0093795D" w:rsidRPr="009255A9" w:rsidRDefault="0093795D" w:rsidP="00864B3C">
            <w:pPr>
              <w:pStyle w:val="TableParagraph"/>
              <w:spacing w:after="120" w:line="212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3901" w:type="dxa"/>
            <w:tcBorders>
              <w:top w:val="single" w:sz="4" w:space="0" w:color="000000"/>
            </w:tcBorders>
          </w:tcPr>
          <w:p w14:paraId="2734F966" w14:textId="77777777" w:rsidR="0093795D" w:rsidRPr="009255A9" w:rsidRDefault="0093795D" w:rsidP="00864B3C">
            <w:pPr>
              <w:pStyle w:val="TableParagraph"/>
              <w:spacing w:after="120" w:line="212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lower buds present, still enclosed by leaves</w:t>
            </w:r>
          </w:p>
        </w:tc>
        <w:tc>
          <w:tcPr>
            <w:tcW w:w="1667" w:type="dxa"/>
            <w:tcBorders>
              <w:top w:val="single" w:sz="4" w:space="0" w:color="000000"/>
            </w:tcBorders>
          </w:tcPr>
          <w:p w14:paraId="3650974C" w14:textId="77777777" w:rsidR="0093795D" w:rsidRPr="009255A9" w:rsidRDefault="0093795D" w:rsidP="00864B3C">
            <w:pPr>
              <w:pStyle w:val="TableParagraph"/>
              <w:spacing w:after="120" w:line="212" w:lineRule="exact"/>
              <w:ind w:right="6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3795D" w:rsidRPr="009255A9" w14:paraId="746EE6E1" w14:textId="77777777" w:rsidTr="00B17ACF">
        <w:trPr>
          <w:trHeight w:val="189"/>
        </w:trPr>
        <w:tc>
          <w:tcPr>
            <w:tcW w:w="1580" w:type="dxa"/>
            <w:vMerge/>
            <w:tcBorders>
              <w:top w:val="nil"/>
              <w:bottom w:val="single" w:sz="4" w:space="0" w:color="000000"/>
            </w:tcBorders>
          </w:tcPr>
          <w:p w14:paraId="55E7918C" w14:textId="77777777" w:rsidR="0093795D" w:rsidRPr="009255A9" w:rsidRDefault="0093795D" w:rsidP="00864B3C">
            <w:pPr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vMerge/>
            <w:tcBorders>
              <w:top w:val="nil"/>
              <w:bottom w:val="single" w:sz="4" w:space="0" w:color="000000"/>
            </w:tcBorders>
          </w:tcPr>
          <w:p w14:paraId="2FC79974" w14:textId="77777777" w:rsidR="0093795D" w:rsidRPr="009255A9" w:rsidRDefault="0093795D" w:rsidP="00864B3C">
            <w:pPr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bottom w:val="single" w:sz="4" w:space="0" w:color="000000"/>
            </w:tcBorders>
          </w:tcPr>
          <w:p w14:paraId="1756B8B5" w14:textId="77777777" w:rsidR="0093795D" w:rsidRPr="009255A9" w:rsidRDefault="0093795D" w:rsidP="00864B3C">
            <w:pPr>
              <w:pStyle w:val="TableParagraph"/>
              <w:spacing w:after="120" w:line="169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3901" w:type="dxa"/>
            <w:tcBorders>
              <w:bottom w:val="single" w:sz="4" w:space="0" w:color="000000"/>
            </w:tcBorders>
          </w:tcPr>
          <w:p w14:paraId="74F8A8C1" w14:textId="77777777" w:rsidR="0093795D" w:rsidRPr="009255A9" w:rsidRDefault="0093795D" w:rsidP="00864B3C">
            <w:pPr>
              <w:pStyle w:val="TableParagraph"/>
              <w:spacing w:after="120" w:line="169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lower buds visible from above (“green bud”)</w:t>
            </w:r>
          </w:p>
        </w:tc>
        <w:tc>
          <w:tcPr>
            <w:tcW w:w="1667" w:type="dxa"/>
            <w:tcBorders>
              <w:bottom w:val="single" w:sz="4" w:space="0" w:color="000000"/>
            </w:tcBorders>
          </w:tcPr>
          <w:p w14:paraId="026EEC61" w14:textId="77777777" w:rsidR="0093795D" w:rsidRPr="009255A9" w:rsidRDefault="0093795D" w:rsidP="00864B3C">
            <w:pPr>
              <w:pStyle w:val="TableParagraph"/>
              <w:spacing w:after="120" w:line="169" w:lineRule="exact"/>
              <w:ind w:right="6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3795D" w:rsidRPr="009255A9" w14:paraId="4C097B02" w14:textId="77777777" w:rsidTr="00B17ACF">
        <w:trPr>
          <w:trHeight w:val="242"/>
        </w:trPr>
        <w:tc>
          <w:tcPr>
            <w:tcW w:w="1580" w:type="dxa"/>
            <w:tcBorders>
              <w:top w:val="single" w:sz="4" w:space="0" w:color="000000"/>
            </w:tcBorders>
          </w:tcPr>
          <w:p w14:paraId="5D9C34EF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tcBorders>
              <w:top w:val="single" w:sz="4" w:space="0" w:color="000000"/>
            </w:tcBorders>
          </w:tcPr>
          <w:p w14:paraId="4CA794A8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top w:val="single" w:sz="4" w:space="0" w:color="000000"/>
            </w:tcBorders>
          </w:tcPr>
          <w:p w14:paraId="53FED715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3901" w:type="dxa"/>
            <w:tcBorders>
              <w:top w:val="single" w:sz="4" w:space="0" w:color="000000"/>
            </w:tcBorders>
          </w:tcPr>
          <w:p w14:paraId="728E299A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irst flowers open</w:t>
            </w:r>
          </w:p>
        </w:tc>
        <w:tc>
          <w:tcPr>
            <w:tcW w:w="1667" w:type="dxa"/>
            <w:tcBorders>
              <w:top w:val="single" w:sz="4" w:space="0" w:color="000000"/>
            </w:tcBorders>
          </w:tcPr>
          <w:p w14:paraId="52DEE524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3795D" w:rsidRPr="009255A9" w14:paraId="54C3FD0E" w14:textId="77777777" w:rsidTr="00B17ACF">
        <w:trPr>
          <w:trHeight w:val="225"/>
        </w:trPr>
        <w:tc>
          <w:tcPr>
            <w:tcW w:w="1580" w:type="dxa"/>
            <w:vMerge w:val="restart"/>
          </w:tcPr>
          <w:p w14:paraId="22C0C8E8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vMerge w:val="restart"/>
          </w:tcPr>
          <w:p w14:paraId="58E82334" w14:textId="77777777" w:rsidR="0093795D" w:rsidRPr="009255A9" w:rsidRDefault="0093795D" w:rsidP="00864B3C">
            <w:pPr>
              <w:pStyle w:val="TableParagraph"/>
              <w:spacing w:before="93" w:after="120"/>
              <w:ind w:right="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99" w:type="dxa"/>
          </w:tcPr>
          <w:p w14:paraId="5C9B6133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3901" w:type="dxa"/>
          </w:tcPr>
          <w:p w14:paraId="4FECBD2A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0% of flowers on main raceme open</w:t>
            </w:r>
          </w:p>
        </w:tc>
        <w:tc>
          <w:tcPr>
            <w:tcW w:w="1667" w:type="dxa"/>
          </w:tcPr>
          <w:p w14:paraId="4821D3B7" w14:textId="77777777" w:rsidR="0093795D" w:rsidRPr="009255A9" w:rsidRDefault="0093795D" w:rsidP="00864B3C">
            <w:pPr>
              <w:pStyle w:val="TableParagraph"/>
              <w:spacing w:after="120" w:line="197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3795D" w:rsidRPr="009255A9" w14:paraId="41B3C5E4" w14:textId="77777777" w:rsidTr="00B17ACF">
        <w:trPr>
          <w:trHeight w:val="226"/>
        </w:trPr>
        <w:tc>
          <w:tcPr>
            <w:tcW w:w="1580" w:type="dxa"/>
            <w:vMerge/>
            <w:tcBorders>
              <w:top w:val="nil"/>
            </w:tcBorders>
          </w:tcPr>
          <w:p w14:paraId="7DCFD94D" w14:textId="77777777" w:rsidR="0093795D" w:rsidRPr="009255A9" w:rsidRDefault="0093795D" w:rsidP="00864B3C">
            <w:pPr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vMerge/>
            <w:tcBorders>
              <w:top w:val="nil"/>
            </w:tcBorders>
          </w:tcPr>
          <w:p w14:paraId="29D0494C" w14:textId="77777777" w:rsidR="0093795D" w:rsidRPr="009255A9" w:rsidRDefault="0093795D" w:rsidP="00864B3C">
            <w:pPr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</w:tcPr>
          <w:p w14:paraId="3698B8DC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3901" w:type="dxa"/>
          </w:tcPr>
          <w:p w14:paraId="1BF89801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30% of flowers on main raceme open</w:t>
            </w:r>
          </w:p>
        </w:tc>
        <w:tc>
          <w:tcPr>
            <w:tcW w:w="1667" w:type="dxa"/>
          </w:tcPr>
          <w:p w14:paraId="2AEC2E2A" w14:textId="77777777" w:rsidR="0093795D" w:rsidRPr="009255A9" w:rsidRDefault="0093795D" w:rsidP="00864B3C">
            <w:pPr>
              <w:pStyle w:val="TableParagraph"/>
              <w:spacing w:after="120" w:line="197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3795D" w:rsidRPr="009255A9" w14:paraId="687451F9" w14:textId="77777777" w:rsidTr="00B17ACF">
        <w:trPr>
          <w:trHeight w:val="200"/>
        </w:trPr>
        <w:tc>
          <w:tcPr>
            <w:tcW w:w="1580" w:type="dxa"/>
          </w:tcPr>
          <w:p w14:paraId="28BBA45B" w14:textId="77777777" w:rsidR="0093795D" w:rsidRPr="009255A9" w:rsidRDefault="0093795D" w:rsidP="00864B3C">
            <w:pPr>
              <w:pStyle w:val="TableParagraph"/>
              <w:spacing w:after="120" w:line="180" w:lineRule="exact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lowering</w:t>
            </w:r>
          </w:p>
        </w:tc>
        <w:tc>
          <w:tcPr>
            <w:tcW w:w="1144" w:type="dxa"/>
            <w:tcBorders>
              <w:bottom w:val="dotted" w:sz="4" w:space="0" w:color="000000"/>
            </w:tcBorders>
          </w:tcPr>
          <w:p w14:paraId="419CF972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bottom w:val="dotted" w:sz="4" w:space="0" w:color="000000"/>
            </w:tcBorders>
          </w:tcPr>
          <w:p w14:paraId="3E1A61B5" w14:textId="77777777" w:rsidR="0093795D" w:rsidRPr="009255A9" w:rsidRDefault="0093795D" w:rsidP="00864B3C">
            <w:pPr>
              <w:pStyle w:val="TableParagraph"/>
              <w:spacing w:after="120" w:line="180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3901" w:type="dxa"/>
            <w:tcBorders>
              <w:bottom w:val="dotted" w:sz="4" w:space="0" w:color="000000"/>
            </w:tcBorders>
          </w:tcPr>
          <w:p w14:paraId="152327AF" w14:textId="77777777" w:rsidR="0093795D" w:rsidRPr="009255A9" w:rsidRDefault="0093795D" w:rsidP="00864B3C">
            <w:pPr>
              <w:pStyle w:val="TableParagraph"/>
              <w:spacing w:after="120" w:line="180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0% of flowers on main raceme open</w:t>
            </w:r>
          </w:p>
        </w:tc>
        <w:tc>
          <w:tcPr>
            <w:tcW w:w="1667" w:type="dxa"/>
            <w:tcBorders>
              <w:bottom w:val="dotted" w:sz="4" w:space="0" w:color="000000"/>
            </w:tcBorders>
          </w:tcPr>
          <w:p w14:paraId="00B630A1" w14:textId="77777777" w:rsidR="0093795D" w:rsidRPr="009255A9" w:rsidRDefault="0093795D" w:rsidP="00864B3C">
            <w:pPr>
              <w:pStyle w:val="TableParagraph"/>
              <w:spacing w:after="120" w:line="180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3795D" w:rsidRPr="009255A9" w14:paraId="58026FB5" w14:textId="77777777" w:rsidTr="00B17ACF">
        <w:trPr>
          <w:trHeight w:val="242"/>
        </w:trPr>
        <w:tc>
          <w:tcPr>
            <w:tcW w:w="1580" w:type="dxa"/>
          </w:tcPr>
          <w:p w14:paraId="5179B438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tcBorders>
              <w:top w:val="dotted" w:sz="4" w:space="0" w:color="000000"/>
            </w:tcBorders>
          </w:tcPr>
          <w:p w14:paraId="4503A9D3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top w:val="dotted" w:sz="4" w:space="0" w:color="000000"/>
            </w:tcBorders>
          </w:tcPr>
          <w:p w14:paraId="3896E98E" w14:textId="77777777" w:rsidR="0093795D" w:rsidRPr="009255A9" w:rsidRDefault="0093795D" w:rsidP="00864B3C">
            <w:pPr>
              <w:pStyle w:val="TableParagraph"/>
              <w:spacing w:after="120" w:line="214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3901" w:type="dxa"/>
            <w:tcBorders>
              <w:top w:val="dotted" w:sz="4" w:space="0" w:color="000000"/>
            </w:tcBorders>
          </w:tcPr>
          <w:p w14:paraId="108AC7A1" w14:textId="77777777" w:rsidR="0093795D" w:rsidRPr="009255A9" w:rsidRDefault="0093795D" w:rsidP="00864B3C">
            <w:pPr>
              <w:pStyle w:val="TableParagraph"/>
              <w:spacing w:after="120" w:line="214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ull flowering</w:t>
            </w:r>
          </w:p>
        </w:tc>
        <w:tc>
          <w:tcPr>
            <w:tcW w:w="1667" w:type="dxa"/>
            <w:tcBorders>
              <w:top w:val="dotted" w:sz="4" w:space="0" w:color="000000"/>
            </w:tcBorders>
          </w:tcPr>
          <w:p w14:paraId="37191333" w14:textId="77777777" w:rsidR="0093795D" w:rsidRPr="009255A9" w:rsidRDefault="0093795D" w:rsidP="00864B3C">
            <w:pPr>
              <w:pStyle w:val="TableParagraph"/>
              <w:spacing w:after="120" w:line="214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3795D" w:rsidRPr="009255A9" w14:paraId="24BD33F2" w14:textId="77777777" w:rsidTr="00B17ACF">
        <w:trPr>
          <w:trHeight w:val="225"/>
        </w:trPr>
        <w:tc>
          <w:tcPr>
            <w:tcW w:w="1580" w:type="dxa"/>
          </w:tcPr>
          <w:p w14:paraId="708446F8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</w:tcPr>
          <w:p w14:paraId="1DA39E98" w14:textId="77777777" w:rsidR="0093795D" w:rsidRPr="009255A9" w:rsidRDefault="0093795D" w:rsidP="00864B3C">
            <w:pPr>
              <w:pStyle w:val="TableParagraph"/>
              <w:spacing w:after="120" w:line="197" w:lineRule="exact"/>
              <w:ind w:right="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99" w:type="dxa"/>
          </w:tcPr>
          <w:p w14:paraId="2907E27F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3901" w:type="dxa"/>
          </w:tcPr>
          <w:p w14:paraId="2E88DB3C" w14:textId="77777777" w:rsidR="0093795D" w:rsidRPr="009255A9" w:rsidRDefault="0093795D" w:rsidP="00864B3C">
            <w:pPr>
              <w:pStyle w:val="TableParagraph"/>
              <w:spacing w:after="120" w:line="197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lowering declining: majority of petals fallen</w:t>
            </w:r>
          </w:p>
        </w:tc>
        <w:tc>
          <w:tcPr>
            <w:tcW w:w="1667" w:type="dxa"/>
          </w:tcPr>
          <w:p w14:paraId="534F5002" w14:textId="77777777" w:rsidR="0093795D" w:rsidRPr="009255A9" w:rsidRDefault="0093795D" w:rsidP="00864B3C">
            <w:pPr>
              <w:pStyle w:val="TableParagraph"/>
              <w:spacing w:after="120" w:line="197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3795D" w:rsidRPr="009255A9" w14:paraId="1021E701" w14:textId="77777777" w:rsidTr="00B17ACF">
        <w:trPr>
          <w:trHeight w:val="198"/>
        </w:trPr>
        <w:tc>
          <w:tcPr>
            <w:tcW w:w="1580" w:type="dxa"/>
            <w:tcBorders>
              <w:bottom w:val="single" w:sz="4" w:space="0" w:color="000000"/>
            </w:tcBorders>
          </w:tcPr>
          <w:p w14:paraId="097E8EE1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tcBorders>
              <w:bottom w:val="single" w:sz="4" w:space="0" w:color="000000"/>
            </w:tcBorders>
          </w:tcPr>
          <w:p w14:paraId="573BF78C" w14:textId="77777777" w:rsidR="0093795D" w:rsidRPr="009255A9" w:rsidRDefault="0093795D" w:rsidP="00864B3C">
            <w:pPr>
              <w:pStyle w:val="TableParagraph"/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bottom w:val="single" w:sz="4" w:space="0" w:color="000000"/>
            </w:tcBorders>
          </w:tcPr>
          <w:p w14:paraId="32949D56" w14:textId="77777777" w:rsidR="0093795D" w:rsidRPr="009255A9" w:rsidRDefault="0093795D" w:rsidP="00864B3C">
            <w:pPr>
              <w:pStyle w:val="TableParagraph"/>
              <w:spacing w:after="120" w:line="179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3901" w:type="dxa"/>
            <w:tcBorders>
              <w:bottom w:val="single" w:sz="4" w:space="0" w:color="000000"/>
            </w:tcBorders>
          </w:tcPr>
          <w:p w14:paraId="0A64C02A" w14:textId="77777777" w:rsidR="0093795D" w:rsidRPr="009255A9" w:rsidRDefault="0093795D" w:rsidP="00864B3C">
            <w:pPr>
              <w:pStyle w:val="TableParagraph"/>
              <w:spacing w:after="120" w:line="179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End of flowering</w:t>
            </w:r>
          </w:p>
        </w:tc>
        <w:tc>
          <w:tcPr>
            <w:tcW w:w="1667" w:type="dxa"/>
            <w:tcBorders>
              <w:bottom w:val="single" w:sz="4" w:space="0" w:color="000000"/>
            </w:tcBorders>
          </w:tcPr>
          <w:p w14:paraId="562CCF84" w14:textId="77777777" w:rsidR="0093795D" w:rsidRPr="009255A9" w:rsidRDefault="0093795D" w:rsidP="00864B3C">
            <w:pPr>
              <w:pStyle w:val="TableParagraph"/>
              <w:spacing w:after="120" w:line="179" w:lineRule="exact"/>
              <w:ind w:right="6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3795D" w:rsidRPr="009255A9" w14:paraId="622F259A" w14:textId="77777777" w:rsidTr="00B17ACF">
        <w:trPr>
          <w:trHeight w:val="237"/>
        </w:trPr>
        <w:tc>
          <w:tcPr>
            <w:tcW w:w="1580" w:type="dxa"/>
            <w:vMerge w:val="restart"/>
            <w:tcBorders>
              <w:top w:val="single" w:sz="4" w:space="0" w:color="000000"/>
              <w:bottom w:val="single" w:sz="4" w:space="0" w:color="000000"/>
            </w:tcBorders>
          </w:tcPr>
          <w:p w14:paraId="7FA7C1FD" w14:textId="77777777" w:rsidR="0093795D" w:rsidRPr="009255A9" w:rsidRDefault="0093795D" w:rsidP="00864B3C">
            <w:pPr>
              <w:pStyle w:val="TableParagraph"/>
              <w:spacing w:before="2" w:after="120" w:line="210" w:lineRule="atLeast"/>
              <w:ind w:left="108" w:right="31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Development of fruit</w:t>
            </w:r>
          </w:p>
        </w:tc>
        <w:tc>
          <w:tcPr>
            <w:tcW w:w="1144" w:type="dxa"/>
            <w:vMerge w:val="restart"/>
            <w:tcBorders>
              <w:top w:val="single" w:sz="4" w:space="0" w:color="000000"/>
              <w:bottom w:val="single" w:sz="4" w:space="0" w:color="000000"/>
            </w:tcBorders>
          </w:tcPr>
          <w:p w14:paraId="61CA02B1" w14:textId="77777777" w:rsidR="0093795D" w:rsidRPr="009255A9" w:rsidRDefault="0093795D" w:rsidP="00864B3C">
            <w:pPr>
              <w:pStyle w:val="TableParagraph"/>
              <w:spacing w:before="110" w:after="120"/>
              <w:ind w:right="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99" w:type="dxa"/>
            <w:tcBorders>
              <w:top w:val="single" w:sz="4" w:space="0" w:color="000000"/>
            </w:tcBorders>
          </w:tcPr>
          <w:p w14:paraId="1DD61CD7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3901" w:type="dxa"/>
            <w:tcBorders>
              <w:top w:val="single" w:sz="4" w:space="0" w:color="000000"/>
            </w:tcBorders>
          </w:tcPr>
          <w:p w14:paraId="3A1D2418" w14:textId="77777777" w:rsidR="0093795D" w:rsidRPr="009255A9" w:rsidRDefault="0093795D" w:rsidP="00864B3C">
            <w:pPr>
              <w:pStyle w:val="TableParagraph"/>
              <w:spacing w:after="120" w:line="213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0% of pods have reached their final size</w:t>
            </w:r>
          </w:p>
        </w:tc>
        <w:tc>
          <w:tcPr>
            <w:tcW w:w="1667" w:type="dxa"/>
            <w:tcBorders>
              <w:top w:val="single" w:sz="4" w:space="0" w:color="000000"/>
            </w:tcBorders>
          </w:tcPr>
          <w:p w14:paraId="0AFE8B35" w14:textId="77777777" w:rsidR="0093795D" w:rsidRPr="009255A9" w:rsidRDefault="0093795D" w:rsidP="00864B3C">
            <w:pPr>
              <w:pStyle w:val="TableParagraph"/>
              <w:spacing w:after="120" w:line="213" w:lineRule="exact"/>
              <w:ind w:right="726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3795D" w:rsidRPr="009255A9" w14:paraId="28A3395F" w14:textId="77777777" w:rsidTr="00B17ACF">
        <w:trPr>
          <w:trHeight w:val="193"/>
        </w:trPr>
        <w:tc>
          <w:tcPr>
            <w:tcW w:w="1580" w:type="dxa"/>
            <w:vMerge/>
            <w:tcBorders>
              <w:top w:val="nil"/>
              <w:bottom w:val="single" w:sz="4" w:space="0" w:color="000000"/>
            </w:tcBorders>
          </w:tcPr>
          <w:p w14:paraId="45C26B5F" w14:textId="77777777" w:rsidR="0093795D" w:rsidRPr="009255A9" w:rsidRDefault="0093795D" w:rsidP="00864B3C">
            <w:pPr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vMerge/>
            <w:tcBorders>
              <w:top w:val="nil"/>
              <w:bottom w:val="single" w:sz="4" w:space="0" w:color="000000"/>
            </w:tcBorders>
          </w:tcPr>
          <w:p w14:paraId="4E9E00F7" w14:textId="77777777" w:rsidR="0093795D" w:rsidRPr="009255A9" w:rsidRDefault="0093795D" w:rsidP="00864B3C">
            <w:pPr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9" w:type="dxa"/>
            <w:tcBorders>
              <w:bottom w:val="single" w:sz="4" w:space="0" w:color="000000"/>
            </w:tcBorders>
          </w:tcPr>
          <w:p w14:paraId="1E97DB53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3901" w:type="dxa"/>
            <w:tcBorders>
              <w:bottom w:val="single" w:sz="4" w:space="0" w:color="000000"/>
            </w:tcBorders>
          </w:tcPr>
          <w:p w14:paraId="42C5BF97" w14:textId="77777777" w:rsidR="0093795D" w:rsidRPr="009255A9" w:rsidRDefault="0093795D" w:rsidP="00864B3C">
            <w:pPr>
              <w:pStyle w:val="TableParagraph"/>
              <w:spacing w:after="120" w:line="174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Nearly all pods have reached final size</w:t>
            </w:r>
          </w:p>
        </w:tc>
        <w:tc>
          <w:tcPr>
            <w:tcW w:w="1667" w:type="dxa"/>
            <w:tcBorders>
              <w:bottom w:val="single" w:sz="4" w:space="0" w:color="000000"/>
            </w:tcBorders>
          </w:tcPr>
          <w:p w14:paraId="3753E5CA" w14:textId="77777777" w:rsidR="0093795D" w:rsidRPr="009255A9" w:rsidRDefault="0093795D" w:rsidP="00864B3C">
            <w:pPr>
              <w:pStyle w:val="TableParagraph"/>
              <w:spacing w:after="120" w:line="174" w:lineRule="exact"/>
              <w:ind w:right="6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3795D" w:rsidRPr="009255A9" w14:paraId="4AD83EB4" w14:textId="77777777" w:rsidTr="00B17ACF">
        <w:trPr>
          <w:trHeight w:val="215"/>
        </w:trPr>
        <w:tc>
          <w:tcPr>
            <w:tcW w:w="1580" w:type="dxa"/>
            <w:vMerge w:val="restart"/>
            <w:tcBorders>
              <w:top w:val="single" w:sz="4" w:space="0" w:color="000000"/>
              <w:bottom w:val="single" w:sz="4" w:space="0" w:color="000000"/>
            </w:tcBorders>
          </w:tcPr>
          <w:p w14:paraId="18DCB3D3" w14:textId="77777777" w:rsidR="0093795D" w:rsidRPr="009255A9" w:rsidRDefault="0093795D" w:rsidP="00864B3C">
            <w:pPr>
              <w:pStyle w:val="TableParagraph"/>
              <w:spacing w:before="110" w:after="120"/>
              <w:ind w:left="10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Ripening</w:t>
            </w:r>
          </w:p>
        </w:tc>
        <w:tc>
          <w:tcPr>
            <w:tcW w:w="1144" w:type="dxa"/>
            <w:tcBorders>
              <w:top w:val="single" w:sz="4" w:space="0" w:color="000000"/>
              <w:bottom w:val="dotted" w:sz="4" w:space="0" w:color="000000"/>
            </w:tcBorders>
          </w:tcPr>
          <w:p w14:paraId="65EB75F9" w14:textId="77777777" w:rsidR="0093795D" w:rsidRPr="009255A9" w:rsidRDefault="0093795D" w:rsidP="00864B3C">
            <w:pPr>
              <w:pStyle w:val="TableParagraph"/>
              <w:spacing w:after="120" w:line="196" w:lineRule="exact"/>
              <w:ind w:right="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99" w:type="dxa"/>
            <w:tcBorders>
              <w:top w:val="single" w:sz="4" w:space="0" w:color="000000"/>
              <w:bottom w:val="dotted" w:sz="4" w:space="0" w:color="000000"/>
            </w:tcBorders>
          </w:tcPr>
          <w:p w14:paraId="1519C6DF" w14:textId="77777777" w:rsidR="0093795D" w:rsidRPr="009255A9" w:rsidRDefault="0093795D" w:rsidP="00864B3C">
            <w:pPr>
              <w:pStyle w:val="TableParagraph"/>
              <w:spacing w:after="120" w:line="196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3901" w:type="dxa"/>
            <w:tcBorders>
              <w:top w:val="single" w:sz="4" w:space="0" w:color="000000"/>
              <w:bottom w:val="dotted" w:sz="4" w:space="0" w:color="000000"/>
            </w:tcBorders>
          </w:tcPr>
          <w:p w14:paraId="18EF24B1" w14:textId="77777777" w:rsidR="0093795D" w:rsidRPr="009255A9" w:rsidRDefault="0093795D" w:rsidP="00864B3C">
            <w:pPr>
              <w:pStyle w:val="TableParagraph"/>
              <w:spacing w:after="120" w:line="196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Beginning of ripening</w:t>
            </w:r>
          </w:p>
        </w:tc>
        <w:tc>
          <w:tcPr>
            <w:tcW w:w="1667" w:type="dxa"/>
            <w:tcBorders>
              <w:top w:val="single" w:sz="4" w:space="0" w:color="000000"/>
              <w:bottom w:val="dotted" w:sz="4" w:space="0" w:color="000000"/>
            </w:tcBorders>
          </w:tcPr>
          <w:p w14:paraId="295F5F50" w14:textId="77777777" w:rsidR="0093795D" w:rsidRPr="009255A9" w:rsidRDefault="0093795D" w:rsidP="00864B3C">
            <w:pPr>
              <w:pStyle w:val="TableParagraph"/>
              <w:spacing w:after="120" w:line="196" w:lineRule="exact"/>
              <w:ind w:right="6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3795D" w:rsidRPr="009255A9" w14:paraId="069607BD" w14:textId="77777777" w:rsidTr="00B17ACF">
        <w:trPr>
          <w:trHeight w:val="217"/>
        </w:trPr>
        <w:tc>
          <w:tcPr>
            <w:tcW w:w="1580" w:type="dxa"/>
            <w:vMerge/>
            <w:tcBorders>
              <w:top w:val="nil"/>
              <w:bottom w:val="single" w:sz="4" w:space="0" w:color="000000"/>
            </w:tcBorders>
          </w:tcPr>
          <w:p w14:paraId="64EA5388" w14:textId="77777777" w:rsidR="0093795D" w:rsidRPr="009255A9" w:rsidRDefault="0093795D" w:rsidP="00864B3C">
            <w:pPr>
              <w:spacing w:after="12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4" w:type="dxa"/>
            <w:tcBorders>
              <w:top w:val="dotted" w:sz="4" w:space="0" w:color="000000"/>
              <w:bottom w:val="single" w:sz="4" w:space="0" w:color="000000"/>
            </w:tcBorders>
          </w:tcPr>
          <w:p w14:paraId="0C9387F0" w14:textId="77777777" w:rsidR="0093795D" w:rsidRPr="009255A9" w:rsidRDefault="0093795D" w:rsidP="00864B3C">
            <w:pPr>
              <w:pStyle w:val="TableParagraph"/>
              <w:spacing w:after="120" w:line="198" w:lineRule="exact"/>
              <w:ind w:right="4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999" w:type="dxa"/>
            <w:tcBorders>
              <w:top w:val="dotted" w:sz="4" w:space="0" w:color="000000"/>
              <w:bottom w:val="single" w:sz="4" w:space="0" w:color="000000"/>
            </w:tcBorders>
          </w:tcPr>
          <w:p w14:paraId="12D2BB83" w14:textId="77777777" w:rsidR="0093795D" w:rsidRPr="009255A9" w:rsidRDefault="0093795D" w:rsidP="00864B3C">
            <w:pPr>
              <w:pStyle w:val="TableParagraph"/>
              <w:spacing w:after="120" w:line="198" w:lineRule="exact"/>
              <w:ind w:left="222" w:right="17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3901" w:type="dxa"/>
            <w:tcBorders>
              <w:top w:val="dotted" w:sz="4" w:space="0" w:color="000000"/>
              <w:bottom w:val="single" w:sz="8" w:space="0" w:color="000000"/>
            </w:tcBorders>
          </w:tcPr>
          <w:p w14:paraId="39704258" w14:textId="77777777" w:rsidR="0093795D" w:rsidRPr="009255A9" w:rsidRDefault="0093795D" w:rsidP="00864B3C">
            <w:pPr>
              <w:pStyle w:val="TableParagraph"/>
              <w:spacing w:after="120" w:line="198" w:lineRule="exact"/>
              <w:ind w:left="19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Fully ripe</w:t>
            </w:r>
          </w:p>
        </w:tc>
        <w:tc>
          <w:tcPr>
            <w:tcW w:w="1667" w:type="dxa"/>
            <w:tcBorders>
              <w:top w:val="dotted" w:sz="4" w:space="0" w:color="000000"/>
              <w:bottom w:val="single" w:sz="8" w:space="0" w:color="000000"/>
            </w:tcBorders>
          </w:tcPr>
          <w:p w14:paraId="22ADF4D3" w14:textId="77777777" w:rsidR="0093795D" w:rsidRPr="009255A9" w:rsidRDefault="0093795D" w:rsidP="00864B3C">
            <w:pPr>
              <w:pStyle w:val="TableParagraph"/>
              <w:spacing w:after="120" w:line="198" w:lineRule="exact"/>
              <w:ind w:right="684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255A9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</w:tbl>
    <w:p w14:paraId="44B3A345" w14:textId="77777777" w:rsidR="0093795D" w:rsidRPr="009255A9" w:rsidRDefault="0093795D" w:rsidP="00864B3C">
      <w:pPr>
        <w:pStyle w:val="Zkladntext"/>
        <w:spacing w:after="120"/>
        <w:ind w:left="15"/>
        <w:jc w:val="both"/>
        <w:rPr>
          <w:rFonts w:ascii="Times New Roman" w:hAnsi="Times New Roman" w:cs="Times New Roman"/>
          <w:sz w:val="24"/>
          <w:szCs w:val="24"/>
        </w:rPr>
      </w:pPr>
    </w:p>
    <w:sectPr w:rsidR="0093795D" w:rsidRPr="009255A9" w:rsidSect="009255A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alatino Linotype">
    <w:panose1 w:val="02040502050505030304"/>
    <w:charset w:val="EE"/>
    <w:family w:val="roman"/>
    <w:pitch w:val="variable"/>
    <w:sig w:usb0="E0000287" w:usb1="40000013" w:usb2="00000000" w:usb3="00000000" w:csb0="0000019F" w:csb1="00000000"/>
  </w:font>
  <w:font w:name="Times">
    <w:altName w:val="Times"/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2B6520"/>
    <w:multiLevelType w:val="hybridMultilevel"/>
    <w:tmpl w:val="39E6A766"/>
    <w:lvl w:ilvl="0" w:tplc="CF600E5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1011067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380F"/>
    <w:rsid w:val="000256BA"/>
    <w:rsid w:val="00054196"/>
    <w:rsid w:val="0009025B"/>
    <w:rsid w:val="000C5856"/>
    <w:rsid w:val="000D1446"/>
    <w:rsid w:val="000D713D"/>
    <w:rsid w:val="0011130B"/>
    <w:rsid w:val="00112CA0"/>
    <w:rsid w:val="00145C29"/>
    <w:rsid w:val="001A0E31"/>
    <w:rsid w:val="001A1BDF"/>
    <w:rsid w:val="0021757D"/>
    <w:rsid w:val="0022293B"/>
    <w:rsid w:val="002464E1"/>
    <w:rsid w:val="002574E7"/>
    <w:rsid w:val="00262323"/>
    <w:rsid w:val="002849D9"/>
    <w:rsid w:val="002B5E94"/>
    <w:rsid w:val="00314DB5"/>
    <w:rsid w:val="00334CE2"/>
    <w:rsid w:val="003665C1"/>
    <w:rsid w:val="003B1574"/>
    <w:rsid w:val="003B380F"/>
    <w:rsid w:val="003D3B1F"/>
    <w:rsid w:val="00414213"/>
    <w:rsid w:val="00440FD4"/>
    <w:rsid w:val="004705D3"/>
    <w:rsid w:val="0049308C"/>
    <w:rsid w:val="00496043"/>
    <w:rsid w:val="004B72F3"/>
    <w:rsid w:val="00501043"/>
    <w:rsid w:val="0054210A"/>
    <w:rsid w:val="0055166F"/>
    <w:rsid w:val="00556E8C"/>
    <w:rsid w:val="00576D10"/>
    <w:rsid w:val="005B61D4"/>
    <w:rsid w:val="005C0449"/>
    <w:rsid w:val="005C1E5A"/>
    <w:rsid w:val="005C2DC2"/>
    <w:rsid w:val="005D2704"/>
    <w:rsid w:val="005F47DB"/>
    <w:rsid w:val="006474E1"/>
    <w:rsid w:val="006D4051"/>
    <w:rsid w:val="007121EB"/>
    <w:rsid w:val="0073083B"/>
    <w:rsid w:val="007B1848"/>
    <w:rsid w:val="007B5C05"/>
    <w:rsid w:val="007D4636"/>
    <w:rsid w:val="007F2B3D"/>
    <w:rsid w:val="00800B2C"/>
    <w:rsid w:val="00813D28"/>
    <w:rsid w:val="00842C6F"/>
    <w:rsid w:val="008464B6"/>
    <w:rsid w:val="00862A76"/>
    <w:rsid w:val="00864B3C"/>
    <w:rsid w:val="00873D51"/>
    <w:rsid w:val="00883F3E"/>
    <w:rsid w:val="008879E4"/>
    <w:rsid w:val="0089576E"/>
    <w:rsid w:val="008B4A48"/>
    <w:rsid w:val="008D6642"/>
    <w:rsid w:val="00904ED3"/>
    <w:rsid w:val="009255A9"/>
    <w:rsid w:val="00935D77"/>
    <w:rsid w:val="0093795D"/>
    <w:rsid w:val="009561CA"/>
    <w:rsid w:val="00974770"/>
    <w:rsid w:val="00977D9F"/>
    <w:rsid w:val="00A02B46"/>
    <w:rsid w:val="00A11CCA"/>
    <w:rsid w:val="00A171AA"/>
    <w:rsid w:val="00A6655B"/>
    <w:rsid w:val="00A741B2"/>
    <w:rsid w:val="00A74BAB"/>
    <w:rsid w:val="00A8278A"/>
    <w:rsid w:val="00A94469"/>
    <w:rsid w:val="00B2556F"/>
    <w:rsid w:val="00B62FF7"/>
    <w:rsid w:val="00B64A90"/>
    <w:rsid w:val="00B87CE4"/>
    <w:rsid w:val="00BA555A"/>
    <w:rsid w:val="00BA778C"/>
    <w:rsid w:val="00BB6C8D"/>
    <w:rsid w:val="00BC033D"/>
    <w:rsid w:val="00BD30A3"/>
    <w:rsid w:val="00BD5B2B"/>
    <w:rsid w:val="00BD5FA4"/>
    <w:rsid w:val="00BD689A"/>
    <w:rsid w:val="00BF11C8"/>
    <w:rsid w:val="00C10C21"/>
    <w:rsid w:val="00C31665"/>
    <w:rsid w:val="00C74523"/>
    <w:rsid w:val="00CA0AB8"/>
    <w:rsid w:val="00CC6AF0"/>
    <w:rsid w:val="00CD56DD"/>
    <w:rsid w:val="00CD5F8C"/>
    <w:rsid w:val="00CE1425"/>
    <w:rsid w:val="00CE32D1"/>
    <w:rsid w:val="00CF0FCB"/>
    <w:rsid w:val="00CF4990"/>
    <w:rsid w:val="00D173D2"/>
    <w:rsid w:val="00D229CF"/>
    <w:rsid w:val="00D31B27"/>
    <w:rsid w:val="00D41919"/>
    <w:rsid w:val="00D52E92"/>
    <w:rsid w:val="00D626D2"/>
    <w:rsid w:val="00D64068"/>
    <w:rsid w:val="00D766D3"/>
    <w:rsid w:val="00D95EB9"/>
    <w:rsid w:val="00D96F20"/>
    <w:rsid w:val="00DD24A0"/>
    <w:rsid w:val="00DE2465"/>
    <w:rsid w:val="00E20AEE"/>
    <w:rsid w:val="00E85CF3"/>
    <w:rsid w:val="00F13A3F"/>
    <w:rsid w:val="00F662D1"/>
    <w:rsid w:val="00F67287"/>
    <w:rsid w:val="00F737F4"/>
    <w:rsid w:val="00F93AEF"/>
    <w:rsid w:val="00FA146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83E7892"/>
  <w15:docId w15:val="{D22A4F87-C2B7-4A50-85D1-34B78B9FA2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B64A90"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Hypertextovodkaz">
    <w:name w:val="Hyperlink"/>
    <w:basedOn w:val="Standardnpsmoodstavce"/>
    <w:uiPriority w:val="99"/>
    <w:unhideWhenUsed/>
    <w:rsid w:val="003B380F"/>
    <w:rPr>
      <w:color w:val="0563C1" w:themeColor="hyperlink"/>
      <w:u w:val="single"/>
    </w:rPr>
  </w:style>
  <w:style w:type="character" w:customStyle="1" w:styleId="q4iawc">
    <w:name w:val="q4iawc"/>
    <w:basedOn w:val="Standardnpsmoodstavce"/>
    <w:rsid w:val="00145C29"/>
  </w:style>
  <w:style w:type="paragraph" w:customStyle="1" w:styleId="Default">
    <w:name w:val="Default"/>
    <w:rsid w:val="000D713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Odstavecseseznamem">
    <w:name w:val="List Paragraph"/>
    <w:basedOn w:val="Normln"/>
    <w:uiPriority w:val="34"/>
    <w:qFormat/>
    <w:rsid w:val="00813D28"/>
    <w:pPr>
      <w:ind w:left="720"/>
      <w:contextualSpacing/>
    </w:pPr>
  </w:style>
  <w:style w:type="table" w:customStyle="1" w:styleId="TableNormal">
    <w:name w:val="Table Normal"/>
    <w:uiPriority w:val="2"/>
    <w:semiHidden/>
    <w:unhideWhenUsed/>
    <w:qFormat/>
    <w:rsid w:val="0093795D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ln"/>
    <w:uiPriority w:val="1"/>
    <w:qFormat/>
    <w:rsid w:val="0093795D"/>
    <w:pPr>
      <w:widowControl w:val="0"/>
      <w:autoSpaceDE w:val="0"/>
      <w:autoSpaceDN w:val="0"/>
      <w:spacing w:after="0" w:line="240" w:lineRule="auto"/>
    </w:pPr>
    <w:rPr>
      <w:rFonts w:ascii="Palatino Linotype" w:eastAsia="Palatino Linotype" w:hAnsi="Palatino Linotype" w:cs="Palatino Linotype"/>
      <w:lang w:eastAsia="fr-FR" w:bidi="fr-FR"/>
    </w:rPr>
  </w:style>
  <w:style w:type="paragraph" w:styleId="Zkladntext">
    <w:name w:val="Body Text"/>
    <w:basedOn w:val="Normln"/>
    <w:link w:val="ZkladntextChar"/>
    <w:uiPriority w:val="1"/>
    <w:qFormat/>
    <w:rsid w:val="0093795D"/>
    <w:pPr>
      <w:widowControl w:val="0"/>
      <w:autoSpaceDE w:val="0"/>
      <w:autoSpaceDN w:val="0"/>
      <w:spacing w:after="0" w:line="240" w:lineRule="auto"/>
    </w:pPr>
    <w:rPr>
      <w:rFonts w:ascii="Times" w:eastAsia="Times" w:hAnsi="Times" w:cs="Times"/>
      <w:sz w:val="20"/>
      <w:szCs w:val="20"/>
      <w:lang w:eastAsia="fr-FR" w:bidi="fr-FR"/>
    </w:rPr>
  </w:style>
  <w:style w:type="character" w:customStyle="1" w:styleId="ZkladntextChar">
    <w:name w:val="Základní text Char"/>
    <w:basedOn w:val="Standardnpsmoodstavce"/>
    <w:link w:val="Zkladntext"/>
    <w:uiPriority w:val="1"/>
    <w:rsid w:val="0093795D"/>
    <w:rPr>
      <w:rFonts w:ascii="Times" w:eastAsia="Times" w:hAnsi="Times" w:cs="Times"/>
      <w:sz w:val="20"/>
      <w:szCs w:val="20"/>
      <w:lang w:eastAsia="fr-FR" w:bidi="fr-FR"/>
    </w:rPr>
  </w:style>
  <w:style w:type="character" w:customStyle="1" w:styleId="value">
    <w:name w:val="value"/>
    <w:basedOn w:val="Standardnpsmoodstavce"/>
    <w:rsid w:val="00BD689A"/>
  </w:style>
  <w:style w:type="character" w:customStyle="1" w:styleId="ng-star-inserted">
    <w:name w:val="ng-star-inserted"/>
    <w:basedOn w:val="Standardnpsmoodstavce"/>
    <w:rsid w:val="00BD689A"/>
  </w:style>
  <w:style w:type="character" w:styleId="Sledovanodkaz">
    <w:name w:val="FollowedHyperlink"/>
    <w:basedOn w:val="Standardnpsmoodstavce"/>
    <w:uiPriority w:val="99"/>
    <w:semiHidden/>
    <w:unhideWhenUsed/>
    <w:rsid w:val="00BD689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667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3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9F187B6-A17B-49CD-B143-D62684B5DB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4</Pages>
  <Words>1775</Words>
  <Characters>10476</Characters>
  <Application>Microsoft Office Word</Application>
  <DocSecurity>0</DocSecurity>
  <Lines>87</Lines>
  <Paragraphs>2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12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nce</dc:creator>
  <cp:lastModifiedBy>Kateřina Lukáčová</cp:lastModifiedBy>
  <cp:revision>18</cp:revision>
  <dcterms:created xsi:type="dcterms:W3CDTF">2022-12-23T13:37:00Z</dcterms:created>
  <dcterms:modified xsi:type="dcterms:W3CDTF">2022-12-23T17:41:00Z</dcterms:modified>
</cp:coreProperties>
</file>